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1E104" w14:textId="77777777" w:rsidR="00C943CE" w:rsidRPr="00CD2788" w:rsidRDefault="00B5076D" w:rsidP="004A57AB">
      <w:pPr>
        <w:pStyle w:val="NormalWeb"/>
        <w:widowControl w:val="0"/>
        <w:numPr>
          <w:ilvl w:val="0"/>
          <w:numId w:val="16"/>
        </w:numPr>
        <w:spacing w:before="0" w:beforeAutospacing="0" w:after="120" w:afterAutospacing="0"/>
        <w:ind w:left="270" w:hanging="27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RESULTS FROM PRIOR SUPPORT</w:t>
      </w:r>
    </w:p>
    <w:p w14:paraId="3C7208CE" w14:textId="77777777"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0"/>
      <w:r w:rsidRPr="00CD2788">
        <w:rPr>
          <w:rFonts w:eastAsia="MS PGothic"/>
          <w:color w:val="000000" w:themeColor="text1"/>
          <w:kern w:val="24"/>
          <w:sz w:val="22"/>
          <w:szCs w:val="22"/>
        </w:rPr>
        <w:t>Northern</w:t>
      </w:r>
      <w:commentRangeEnd w:id="0"/>
      <w:r w:rsidR="005D74FA">
        <w:rPr>
          <w:rStyle w:val="CommentReference"/>
          <w:rFonts w:asciiTheme="minorHAnsi" w:eastAsiaTheme="minorEastAsia" w:hAnsiTheme="minorHAnsi" w:cstheme="minorBidi"/>
        </w:rPr>
        <w:commentReference w:id="0"/>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1"/>
      <w:r w:rsidRPr="00CD2788">
        <w:rPr>
          <w:rFonts w:eastAsia="MS PGothic"/>
          <w:color w:val="000000" w:themeColor="text1"/>
          <w:kern w:val="24"/>
          <w:sz w:val="22"/>
          <w:szCs w:val="22"/>
        </w:rPr>
        <w:t>disturbance</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many surprising) from long-term data collection,</w:t>
      </w:r>
      <w:r w:rsidRPr="00CD2788">
        <w:rPr>
          <w:sz w:val="22"/>
          <w:szCs w:val="22"/>
        </w:rPr>
        <w:t xml:space="preserve"> leading to new emphasis on interactions among disturbances and legacies of past disturbance. </w:t>
      </w:r>
    </w:p>
    <w:p w14:paraId="7DC8A312" w14:textId="77777777"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manipulation experiments; 3) landscape scale field studies 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2"/>
            <w:r w:rsidRPr="007E6484">
              <w:rPr>
                <w:b/>
                <w:sz w:val="22"/>
              </w:rPr>
              <w:t xml:space="preserve">Ten </w:t>
            </w:r>
            <w:r w:rsidR="00865290">
              <w:rPr>
                <w:b/>
                <w:sz w:val="22"/>
              </w:rPr>
              <w:t xml:space="preserve">recent </w:t>
            </w:r>
            <w:r w:rsidRPr="007E6484">
              <w:rPr>
                <w:b/>
                <w:sz w:val="22"/>
              </w:rPr>
              <w:t>signature publications from the Hubbard Brook LTER project</w:t>
            </w:r>
            <w:commentRangeEnd w:id="2"/>
            <w:r w:rsidRPr="007E6484">
              <w:rPr>
                <w:rStyle w:val="CommentReference"/>
                <w:noProof w:val="0"/>
                <w:sz w:val="22"/>
                <w:szCs w:val="22"/>
              </w:rPr>
              <w:commentReference w:id="2"/>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3" w:author="ptempler" w:date="2016-01-11T09:45:00Z"/>
        </w:trPr>
        <w:tc>
          <w:tcPr>
            <w:tcW w:w="9288" w:type="dxa"/>
          </w:tcPr>
          <w:p w14:paraId="7CC64D35" w14:textId="77777777" w:rsidR="007E6484" w:rsidRPr="007E6484" w:rsidDel="00865290" w:rsidRDefault="007E6484" w:rsidP="007E6484">
            <w:pPr>
              <w:pStyle w:val="EndNoteBibliographyTitle"/>
              <w:jc w:val="left"/>
              <w:rPr>
                <w:del w:id="4"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77777777"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77777777" w:rsidR="00113D6A" w:rsidRPr="00113D6A" w:rsidRDefault="00113D6A" w:rsidP="00113D6A">
            <w:pPr>
              <w:pStyle w:val="CommentText"/>
              <w:ind w:left="720" w:hanging="720"/>
              <w:rPr>
                <w:rFonts w:ascii="Times New Roman" w:hAnsi="Times New Roman" w:cs="Times New Roman"/>
                <w:sz w:val="22"/>
                <w:szCs w:val="22"/>
              </w:rPr>
            </w:pPr>
            <w:r w:rsidRPr="00113D6A">
              <w:rPr>
                <w:rFonts w:ascii="Times New Roman" w:hAnsi="Times New Roman" w:cs="Times New Roman"/>
                <w:sz w:val="22"/>
                <w:szCs w:val="22"/>
              </w:rPr>
              <w:t>Lany, N. K., M. P. Ayres, E. E. Stange, T. S. Sillet, N. L. Ro</w:t>
            </w:r>
            <w:r w:rsidR="00AB4E1F">
              <w:rPr>
                <w:rFonts w:ascii="Times New Roman" w:hAnsi="Times New Roman" w:cs="Times New Roman"/>
                <w:sz w:val="22"/>
                <w:szCs w:val="22"/>
              </w:rPr>
              <w:t>denhouse, and R. T. Holmes. 2016</w:t>
            </w:r>
            <w:r w:rsidRPr="00113D6A">
              <w:rPr>
                <w:rFonts w:ascii="Times New Roman" w:hAnsi="Times New Roman" w:cs="Times New Roman"/>
                <w:sz w:val="22"/>
                <w:szCs w:val="22"/>
              </w:rPr>
              <w:t xml:space="preserve">. Breeding timed to maximize reproductive success in a migratory songbird: the importance of phenological asynchrony. </w:t>
            </w:r>
            <w:proofErr w:type="gramStart"/>
            <w:r w:rsidRPr="00113D6A">
              <w:rPr>
                <w:rFonts w:ascii="Times New Roman" w:hAnsi="Times New Roman" w:cs="Times New Roman"/>
                <w:sz w:val="22"/>
                <w:szCs w:val="22"/>
              </w:rPr>
              <w:t xml:space="preserve">Oikos </w:t>
            </w:r>
            <w:r w:rsidR="00AB4E1F" w:rsidRPr="00CD3959">
              <w:rPr>
                <w:sz w:val="22"/>
              </w:rPr>
              <w:t xml:space="preserve"> </w:t>
            </w:r>
            <w:r w:rsidR="00AB4E1F" w:rsidRPr="00AB4E1F">
              <w:rPr>
                <w:rFonts w:ascii="Times New Roman" w:hAnsi="Times New Roman" w:cs="Times New Roman"/>
                <w:sz w:val="22"/>
              </w:rPr>
              <w:t>DOI</w:t>
            </w:r>
            <w:proofErr w:type="gramEnd"/>
            <w:r w:rsidR="00AB4E1F" w:rsidRPr="00AB4E1F">
              <w:rPr>
                <w:rFonts w:ascii="Times New Roman" w:hAnsi="Times New Roman" w:cs="Times New Roman"/>
                <w:sz w:val="22"/>
              </w:rPr>
              <w:t>: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t>Air Pollution</w:t>
      </w:r>
    </w:p>
    <w:p w14:paraId="7964D636" w14:textId="636DF209"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lastRenderedPageBreak/>
        <w:t xml:space="preserve">Because of its location downwind of industrialized regions in the </w:t>
      </w:r>
      <w:ins w:id="5" w:author="Kevin McGuire" w:date="2016-02-09T08:14:00Z">
        <w:r w:rsidR="00BA3465">
          <w:rPr>
            <w:rFonts w:ascii="Times New Roman" w:hAnsi="Times New Roman" w:cs="Times New Roman"/>
          </w:rPr>
          <w:t>e</w:t>
        </w:r>
      </w:ins>
      <w:del w:id="6" w:author="Kevin McGuire" w:date="2016-02-09T08:14:00Z">
        <w:r w:rsidRPr="001A1F7D" w:rsidDel="00BA3465">
          <w:rPr>
            <w:rFonts w:ascii="Times New Roman" w:hAnsi="Times New Roman" w:cs="Times New Roman"/>
          </w:rPr>
          <w:delText>E</w:delText>
        </w:r>
      </w:del>
      <w:r w:rsidRPr="001A1F7D">
        <w:rPr>
          <w:rFonts w:ascii="Times New Roman" w:hAnsi="Times New Roman" w:cs="Times New Roman"/>
        </w:rPr>
        <w:t xml:space="preserve">ast and </w:t>
      </w:r>
      <w:ins w:id="7" w:author="Kevin McGuire" w:date="2016-02-09T08:14:00Z">
        <w:r w:rsidR="00BA3465">
          <w:rPr>
            <w:rFonts w:ascii="Times New Roman" w:hAnsi="Times New Roman" w:cs="Times New Roman"/>
          </w:rPr>
          <w:t>m</w:t>
        </w:r>
      </w:ins>
      <w:del w:id="8" w:author="Kevin McGuire" w:date="2016-02-09T08:14:00Z">
        <w:r w:rsidRPr="001A1F7D" w:rsidDel="00BA3465">
          <w:rPr>
            <w:rFonts w:ascii="Times New Roman" w:hAnsi="Times New Roman" w:cs="Times New Roman"/>
          </w:rPr>
          <w:delText>M</w:delText>
        </w:r>
      </w:del>
      <w:r w:rsidRPr="001A1F7D">
        <w:rPr>
          <w:rFonts w:ascii="Times New Roman" w:hAnsi="Times New Roman" w:cs="Times New Roman"/>
        </w:rPr>
        <w:t>idwest, HBR has been exposed to high levels of air pollution for decades. Long-term measurements of sulfur (S), nitrogen (N), and mercury</w:t>
      </w:r>
      <w:ins w:id="9" w:author="Bailey, Scott -FS" w:date="2016-02-05T15:17:00Z">
        <w:r w:rsidR="003E798A">
          <w:rPr>
            <w:rFonts w:ascii="Times New Roman" w:hAnsi="Times New Roman" w:cs="Times New Roman"/>
          </w:rPr>
          <w:t xml:space="preserve"> (Hg)</w:t>
        </w:r>
      </w:ins>
      <w:r w:rsidRPr="001A1F7D">
        <w:rPr>
          <w:rFonts w:ascii="Times New Roman" w:hAnsi="Times New Roman" w:cs="Times New Roman"/>
        </w:rPr>
        <w:t xml:space="preserve"> </w:t>
      </w:r>
      <w:commentRangeStart w:id="10"/>
      <w:r w:rsidRPr="001A1F7D">
        <w:rPr>
          <w:rFonts w:ascii="Times New Roman" w:hAnsi="Times New Roman" w:cs="Times New Roman"/>
        </w:rPr>
        <w:t>deposition</w:t>
      </w:r>
      <w:commentRangeEnd w:id="10"/>
      <w:r w:rsidR="005D74FA">
        <w:rPr>
          <w:rStyle w:val="CommentReference"/>
        </w:rPr>
        <w:commentReference w:id="10"/>
      </w:r>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 xml:space="preserve">We have measured bulk precipitation chemistry since 1963, wet deposition </w:t>
      </w:r>
      <w:del w:id="11" w:author="Timothy James Fahey" w:date="2016-02-01T09:47:00Z">
        <w:r w:rsidR="0032440B" w:rsidRPr="001A1F7D" w:rsidDel="005D74FA">
          <w:rPr>
            <w:rFonts w:ascii="Times New Roman" w:hAnsi="Times New Roman" w:cs="Times New Roman"/>
          </w:rPr>
          <w:delText>measurement</w:delText>
        </w:r>
      </w:del>
      <w:del w:id="12"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 and atmospheric chemistry and</w:t>
      </w:r>
      <w:del w:id="13"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CASTNet)). </w:t>
      </w:r>
      <w:r w:rsidRPr="001A1F7D">
        <w:rPr>
          <w:rFonts w:ascii="Times New Roman" w:hAnsi="Times New Roman" w:cs="Times New Roman"/>
        </w:rPr>
        <w:t>Our long-term monitoring of atmospheric deposition shows a continu</w:t>
      </w:r>
      <w:ins w:id="14" w:author="Timothy James Fahey" w:date="2016-02-01T09:48:00Z">
        <w:r w:rsidR="005D74FA">
          <w:rPr>
            <w:rFonts w:ascii="Times New Roman" w:hAnsi="Times New Roman" w:cs="Times New Roman"/>
          </w:rPr>
          <w:t>ous</w:t>
        </w:r>
      </w:ins>
      <w:del w:id="15"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16"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concentrations</w:t>
      </w:r>
      <w:ins w:id="17" w:author="Kevin McGuire" w:date="2016-02-09T08:16:00Z">
        <w:r w:rsidR="00BA3465">
          <w:rPr>
            <w:rFonts w:ascii="Times New Roman" w:hAnsi="Times New Roman" w:cs="Times New Roman"/>
          </w:rPr>
          <w:t>,</w:t>
        </w:r>
      </w:ins>
      <w:r w:rsidR="001A1F7D">
        <w:rPr>
          <w:rFonts w:ascii="Times New Roman" w:hAnsi="Times New Roman" w:cs="Times New Roman"/>
        </w:rPr>
        <w:t xml:space="preserve">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We have 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streamwater,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in </w:t>
      </w:r>
      <w:del w:id="18" w:author="Timothy James Fahey" w:date="2016-02-01T09:49:00Z">
        <w:r w:rsidR="008F1A5E" w:rsidDel="005D74FA">
          <w:rPr>
            <w:rFonts w:ascii="Times New Roman" w:hAnsi="Times New Roman" w:cs="Times New Roman"/>
          </w:rPr>
          <w:delText xml:space="preserve"> </w:delText>
        </w:r>
      </w:del>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and the base cations</w:t>
      </w:r>
      <w:r w:rsidR="00421E11">
        <w:rPr>
          <w:rFonts w:ascii="Times New Roman" w:hAnsi="Times New Roman" w:cs="Times New Roman"/>
        </w:rPr>
        <w:t xml:space="preserve">, </w:t>
      </w:r>
      <w:r w:rsidR="008F1A5E">
        <w:rPr>
          <w:rFonts w:ascii="Times New Roman" w:hAnsi="Times New Roman" w:cs="Times New Roman"/>
        </w:rPr>
        <w:t xml:space="preserve">streamwater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 xml:space="preserve">the solute concentrations we presume it had </w:t>
      </w:r>
      <w:r w:rsidR="008F1A5E">
        <w:rPr>
          <w:rFonts w:ascii="Times New Roman" w:hAnsi="Times New Roman" w:cs="Times New Roman"/>
        </w:rPr>
        <w:t xml:space="preserve">prior to the industrial revolution </w:t>
      </w:r>
      <w:commentRangeStart w:id="19"/>
      <w:r w:rsidR="008F1A5E">
        <w:rPr>
          <w:rFonts w:ascii="Times New Roman" w:hAnsi="Times New Roman" w:cs="Times New Roman"/>
        </w:rPr>
        <w:t>(</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commentRangeEnd w:id="19"/>
      <w:r w:rsidR="00EB5A28">
        <w:rPr>
          <w:rStyle w:val="CommentReference"/>
        </w:rPr>
        <w:commentReference w:id="19"/>
      </w:r>
    </w:p>
    <w:p w14:paraId="2C7AC44A" w14:textId="77777777" w:rsidR="001A1F7D" w:rsidRPr="00CD2788" w:rsidRDefault="001A1F7D" w:rsidP="001A1F7D">
      <w:pPr>
        <w:spacing w:after="0" w:line="240" w:lineRule="auto"/>
      </w:pPr>
    </w:p>
    <w:p w14:paraId="7CC9094B"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20" w:author="Timothy James Fahey" w:date="2016-02-01T09:51:00Z">
        <w:r w:rsidR="00792BF0" w:rsidDel="003B0565">
          <w:rPr>
            <w:rFonts w:ascii="Times New Roman" w:hAnsi="Times New Roman" w:cs="Times New Roman"/>
          </w:rPr>
          <w:delText>, watershed</w:delText>
        </w:r>
      </w:del>
      <w:del w:id="21"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22"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23"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24" w:author="Timothy James Fahey" w:date="2016-02-01T09:51:00Z">
        <w:r w:rsidR="003B0565">
          <w:rPr>
            <w:rFonts w:ascii="Times New Roman" w:hAnsi="Times New Roman" w:cs="Times New Roman"/>
          </w:rPr>
          <w:t xml:space="preserve"> us</w:t>
        </w:r>
      </w:ins>
      <w:del w:id="25"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26"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27"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28"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r w:rsidRPr="00CD2788">
        <w:rPr>
          <w:rFonts w:ascii="Times New Roman" w:hAnsi="Times New Roman" w:cs="Times New Roman"/>
        </w:rPr>
        <w:t xml:space="preserve">and </w:t>
      </w:r>
      <w:ins w:id="29"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ins w:id="30"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31"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32"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CD2788"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33" w:author="Timothy James Fahey" w:date="2016-02-01T10:02:00Z">
        <w:r w:rsidR="00CB43E9">
          <w:rPr>
            <w:rFonts w:ascii="Times New Roman" w:hAnsi="Times New Roman" w:cs="Times New Roman"/>
            <w:noProof/>
          </w:rPr>
          <w:t>.</w:t>
        </w:r>
      </w:ins>
      <w:del w:id="34"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35" w:author="Timothy James Fahey" w:date="2016-02-01T10:02:00Z">
        <w:r w:rsidRPr="00CD2788" w:rsidDel="00CB43E9">
          <w:rPr>
            <w:rFonts w:ascii="Times New Roman" w:hAnsi="Times New Roman" w:cs="Times New Roman"/>
            <w:noProof/>
          </w:rPr>
          <w:delText xml:space="preserve">increased the </w:delText>
        </w:r>
      </w:del>
      <w:ins w:id="36" w:author="Timothy James Fahey" w:date="2016-02-01T10:02:00Z">
        <w:r w:rsidR="00CB43E9">
          <w:rPr>
            <w:rFonts w:ascii="Times New Roman" w:hAnsi="Times New Roman" w:cs="Times New Roman"/>
            <w:noProof/>
          </w:rPr>
          <w:t>L</w:t>
        </w:r>
      </w:ins>
      <w:del w:id="37"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38"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39"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40"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41"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42"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43"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44" w:author="Timothy James Fahey" w:date="2016-02-01T10:04:00Z">
        <w:r w:rsidR="00CB43E9">
          <w:rPr>
            <w:rFonts w:ascii="Times New Roman" w:hAnsi="Times New Roman" w:cs="Times New Roman"/>
          </w:rPr>
          <w:t xml:space="preserve"> </w:t>
        </w:r>
      </w:ins>
      <w:del w:id="45"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46"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47"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streamwater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48" w:author="Timothy James Fahey" w:date="2016-02-01T10:04:00Z">
        <w:r w:rsidR="00CB43E9">
          <w:rPr>
            <w:rFonts w:ascii="Times New Roman" w:hAnsi="Times New Roman" w:cs="Times New Roman"/>
          </w:rPr>
          <w:t>y</w:t>
        </w:r>
      </w:ins>
      <w:del w:id="49"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77777777"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w:t>
      </w:r>
      <w:r w:rsidR="00C1657D">
        <w:rPr>
          <w:rFonts w:ascii="Times New Roman" w:hAnsi="Times New Roman" w:cs="Times New Roman"/>
        </w:rPr>
        <w:t xml:space="preserve">in streamwater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50"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nd have experienced elevated atmospheric N deposition for decades, which </w:t>
      </w:r>
      <w:commentRangeStart w:id="51"/>
      <w:r w:rsidR="00C943CE" w:rsidRPr="00CD2788">
        <w:rPr>
          <w:rFonts w:ascii="Times New Roman" w:hAnsi="Times New Roman" w:cs="Times New Roman"/>
        </w:rPr>
        <w:t>should foster high rates of hydrologic</w:t>
      </w:r>
      <w:commentRangeEnd w:id="51"/>
      <w:r w:rsidR="005B6DBB">
        <w:rPr>
          <w:rStyle w:val="CommentReference"/>
        </w:rPr>
        <w:commentReference w:id="51"/>
      </w:r>
      <w:r w:rsidR="00C943CE" w:rsidRPr="00CD2788">
        <w:rPr>
          <w:rFonts w:ascii="Times New Roman" w:hAnsi="Times New Roman" w:cs="Times New Roman"/>
        </w:rPr>
        <w:t xml:space="preserve">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77777777"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 xml:space="preserve">questions about shifting patterns of nutrient limitation of plants and microbes in the </w:t>
      </w:r>
      <w:r w:rsidR="000A5847">
        <w:rPr>
          <w:rFonts w:ascii="Times New Roman" w:hAnsi="Times New Roman" w:cs="Times New Roman"/>
          <w:bCs/>
        </w:rPr>
        <w:t>HBR forest</w:t>
      </w:r>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w:t>
      </w:r>
      <w:r w:rsidR="00C943CE" w:rsidRPr="00CD2788">
        <w:rPr>
          <w:rFonts w:ascii="Times New Roman" w:hAnsi="Times New Roman" w:cs="Times New Roman"/>
          <w:bCs/>
        </w:rPr>
        <w:lastRenderedPageBreak/>
        <w:t xml:space="preserve">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The tendency of these processes to balance N</w:t>
      </w:r>
      <w:proofErr w:type="gramStart"/>
      <w:r w:rsidR="00C943CE" w:rsidRPr="00CD2788">
        <w:rPr>
          <w:rFonts w:ascii="Times New Roman" w:hAnsi="Times New Roman" w:cs="Times New Roman"/>
          <w:bCs/>
        </w:rPr>
        <w:t>:P</w:t>
      </w:r>
      <w:proofErr w:type="gramEnd"/>
      <w:r w:rsidR="00C943CE" w:rsidRPr="00CD2788">
        <w:rPr>
          <w:rFonts w:ascii="Times New Roman" w:hAnsi="Times New Roman" w:cs="Times New Roman"/>
          <w:bCs/>
        </w:rPr>
        <w:t xml:space="preserve"> stoichiometry suggests biotic </w:t>
      </w:r>
      <w:ins w:id="52" w:author="Timothy James Fahey" w:date="2016-02-01T10:09:00Z">
        <w:r w:rsidR="00CB43E9">
          <w:rPr>
            <w:rFonts w:ascii="Times New Roman" w:hAnsi="Times New Roman" w:cs="Times New Roman"/>
            <w:bCs/>
          </w:rPr>
          <w:t xml:space="preserve">responses to </w:t>
        </w:r>
      </w:ins>
      <w:del w:id="53"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 xml:space="preserve">imbalances in the availability of nutrients, an idea that is being tested in a N x P fertilization experiment conducted across a wide gradient </w:t>
      </w:r>
      <w:ins w:id="54" w:author="Timothy James Fahey" w:date="2016-02-01T10:07:00Z">
        <w:r w:rsidR="00CB43E9">
          <w:rPr>
            <w:rFonts w:ascii="Times New Roman" w:hAnsi="Times New Roman" w:cs="Times New Roman"/>
            <w:bCs/>
          </w:rPr>
          <w:t>of soil fertility at HBR and other regional sites</w:t>
        </w:r>
      </w:ins>
      <w:del w:id="55"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Goswami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commentRangeStart w:id="56"/>
      <w:del w:id="57" w:author="Timothy James Fahey" w:date="2016-02-01T10:11:00Z">
        <w:r w:rsidR="00D51D7B" w:rsidDel="001A3977">
          <w:rPr>
            <w:rFonts w:ascii="Times New Roman" w:hAnsi="Times New Roman" w:cs="Times New Roman"/>
            <w:bCs/>
          </w:rPr>
          <w:delText>Microbial</w:delText>
        </w:r>
      </w:del>
      <w:commentRangeEnd w:id="56"/>
      <w:r w:rsidR="001A3977">
        <w:rPr>
          <w:rStyle w:val="CommentReference"/>
        </w:rPr>
        <w:commentReference w:id="56"/>
      </w:r>
      <w:del w:id="58"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59"/>
        <w:r w:rsidDel="001A3977">
          <w:rPr>
            <w:rFonts w:ascii="Times New Roman" w:hAnsi="Times New Roman" w:cs="Times New Roman"/>
            <w:bCs/>
          </w:rPr>
          <w:delText>Fisk et al. 2015</w:delText>
        </w:r>
        <w:commentRangeEnd w:id="59"/>
        <w:r w:rsidDel="001A3977">
          <w:rPr>
            <w:rStyle w:val="CommentReference"/>
          </w:rPr>
          <w:commentReference w:id="59"/>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77777777" w:rsidR="001A3977" w:rsidRDefault="006B206E" w:rsidP="006B206E">
      <w:pPr>
        <w:pStyle w:val="NormalWeb"/>
        <w:spacing w:before="0" w:beforeAutospacing="0" w:after="120" w:afterAutospacing="0"/>
        <w:rPr>
          <w:ins w:id="60" w:author="Timothy James Fahey" w:date="2016-02-01T10:15:00Z"/>
          <w:bCs/>
          <w:sz w:val="22"/>
          <w:szCs w:val="22"/>
        </w:rPr>
      </w:pPr>
      <w:r w:rsidRPr="00CD2788">
        <w:rPr>
          <w:bCs/>
          <w:sz w:val="22"/>
          <w:szCs w:val="22"/>
        </w:rPr>
        <w:t xml:space="preserve">Long-term </w:t>
      </w:r>
      <w:r>
        <w:rPr>
          <w:bCs/>
          <w:sz w:val="22"/>
          <w:szCs w:val="22"/>
        </w:rPr>
        <w:t>climate changes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61" w:author="Timothy James Fahey" w:date="2016-02-01T10:12:00Z">
        <w:r w:rsidR="001A3977">
          <w:rPr>
            <w:bCs/>
            <w:sz w:val="22"/>
            <w:szCs w:val="22"/>
          </w:rPr>
          <w:t>rn Forest</w:t>
        </w:r>
      </w:ins>
      <w:del w:id="62" w:author="Timothy James Fahey" w:date="2016-02-01T10:12:00Z">
        <w:r w:rsidRPr="00CD2788" w:rsidDel="001A3977">
          <w:rPr>
            <w:bCs/>
            <w:sz w:val="22"/>
            <w:szCs w:val="22"/>
          </w:rPr>
          <w:delText>ast</w:delText>
        </w:r>
      </w:del>
      <w:r w:rsidRPr="00CD2788">
        <w:rPr>
          <w:bCs/>
          <w:sz w:val="22"/>
          <w:szCs w:val="22"/>
        </w:rPr>
        <w:t xml:space="preserve"> region (Hayho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 and as a result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77777777" w:rsidR="006B206E" w:rsidRPr="00CD2788" w:rsidDel="001A3977" w:rsidRDefault="006B206E" w:rsidP="006B206E">
      <w:pPr>
        <w:pStyle w:val="NormalWeb"/>
        <w:spacing w:before="0" w:beforeAutospacing="0" w:after="120" w:afterAutospacing="0"/>
        <w:rPr>
          <w:del w:id="63" w:author="Timothy James Fahey" w:date="2016-02-01T10:15:00Z"/>
          <w:bCs/>
          <w:sz w:val="22"/>
          <w:szCs w:val="22"/>
        </w:rPr>
      </w:pPr>
      <w:commentRangeStart w:id="64"/>
      <w:r w:rsidRPr="00CD2788">
        <w:rPr>
          <w:bCs/>
          <w:sz w:val="22"/>
          <w:szCs w:val="22"/>
        </w:rPr>
        <w:t>Snowpack</w:t>
      </w:r>
      <w:commentRangeEnd w:id="64"/>
      <w:r w:rsidR="001A3977">
        <w:rPr>
          <w:rStyle w:val="CommentReference"/>
          <w:rFonts w:asciiTheme="minorHAnsi" w:eastAsiaTheme="minorEastAsia" w:hAnsiTheme="minorHAnsi" w:cstheme="minorBidi"/>
        </w:rPr>
        <w:commentReference w:id="64"/>
      </w:r>
      <w:r w:rsidRPr="00CD2788">
        <w:rPr>
          <w:bCs/>
          <w:sz w:val="22"/>
          <w:szCs w:val="22"/>
        </w:rPr>
        <w:t xml:space="preserve"> decline and precipitation increases have in turn influenced streamflow.</w:t>
      </w:r>
      <w:r>
        <w:rPr>
          <w:bCs/>
          <w:sz w:val="22"/>
          <w:szCs w:val="22"/>
        </w:rPr>
        <w:t xml:space="preserve"> S</w:t>
      </w:r>
      <w:r w:rsidRPr="00CD2788">
        <w:rPr>
          <w:bCs/>
          <w:sz w:val="22"/>
          <w:szCs w:val="22"/>
        </w:rPr>
        <w:t>now</w:t>
      </w:r>
      <w:del w:id="65"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rPr>
        <w:fldChar w:fldCharType="separate"/>
      </w:r>
      <w:r w:rsidRPr="00CD2788">
        <w:rPr>
          <w:bCs/>
          <w:noProof/>
          <w:sz w:val="22"/>
          <w:szCs w:val="22"/>
        </w:rPr>
        <w:t>(Campbell et al. 2011)</w:t>
      </w:r>
      <w:r w:rsidR="00D80856" w:rsidRPr="00CD2788">
        <w:rPr>
          <w:bCs/>
        </w:rPr>
        <w:fldChar w:fldCharType="end"/>
      </w:r>
      <w:r w:rsidRPr="00CD2788">
        <w:rPr>
          <w:bCs/>
          <w:sz w:val="22"/>
          <w:szCs w:val="22"/>
        </w:rPr>
        <w:t xml:space="preserve"> and are occurring earlier in the year </w:t>
      </w:r>
      <w:r w:rsidR="00D80856"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rPr>
        <w:fldChar w:fldCharType="separate"/>
      </w:r>
      <w:r w:rsidRPr="00CD2788">
        <w:rPr>
          <w:bCs/>
          <w:noProof/>
          <w:sz w:val="22"/>
          <w:szCs w:val="22"/>
        </w:rPr>
        <w:t>(Hamburg et al. 2013)</w:t>
      </w:r>
      <w:r w:rsidR="00D80856" w:rsidRPr="00CD2788">
        <w:rPr>
          <w:bCs/>
        </w:rPr>
        <w:fldChar w:fldCharType="end"/>
      </w:r>
      <w:r w:rsidRPr="00CD2788">
        <w:rPr>
          <w:bCs/>
          <w:sz w:val="22"/>
          <w:szCs w:val="22"/>
        </w:rPr>
        <w:t>.</w:t>
      </w:r>
    </w:p>
    <w:p w14:paraId="51C035C8" w14:textId="78CA03A9" w:rsidR="006B206E" w:rsidRPr="00CD2788" w:rsidRDefault="006B206E" w:rsidP="006B206E">
      <w:pPr>
        <w:pStyle w:val="NormalWeb"/>
        <w:spacing w:before="0" w:beforeAutospacing="0" w:after="120" w:afterAutospacing="0"/>
        <w:rPr>
          <w:bCs/>
          <w:sz w:val="22"/>
          <w:szCs w:val="22"/>
        </w:rPr>
      </w:pPr>
      <w:commentRangeStart w:id="66"/>
      <w:r w:rsidRPr="00CD2788">
        <w:rPr>
          <w:bCs/>
          <w:sz w:val="22"/>
          <w:szCs w:val="22"/>
        </w:rPr>
        <w:t>Annual</w:t>
      </w:r>
      <w:commentRangeEnd w:id="66"/>
      <w:r w:rsidR="001A3977">
        <w:rPr>
          <w:rStyle w:val="CommentReference"/>
          <w:rFonts w:asciiTheme="minorHAnsi" w:eastAsiaTheme="minorEastAsia" w:hAnsiTheme="minorHAnsi" w:cstheme="minorBidi"/>
        </w:rPr>
        <w:commentReference w:id="66"/>
      </w:r>
      <w:r w:rsidRPr="00CD2788">
        <w:rPr>
          <w:bCs/>
          <w:sz w:val="22"/>
          <w:szCs w:val="22"/>
        </w:rPr>
        <w:t xml:space="preserve">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w:t>
      </w:r>
      <w:del w:id="67" w:author="Kevin McGuire" w:date="2016-02-09T08:34:00Z">
        <w:r w:rsidRPr="00CD2788" w:rsidDel="009462DC">
          <w:rPr>
            <w:bCs/>
            <w:sz w:val="22"/>
            <w:szCs w:val="22"/>
          </w:rPr>
          <w:delText xml:space="preserve">measured </w:delText>
        </w:r>
      </w:del>
      <w:ins w:id="68" w:author="Kevin McGuire" w:date="2016-02-09T08:34:00Z">
        <w:r w:rsidR="009462DC">
          <w:rPr>
            <w:bCs/>
            <w:sz w:val="22"/>
            <w:szCs w:val="22"/>
          </w:rPr>
          <w:t>estimated</w:t>
        </w:r>
        <w:r w:rsidR="009462DC" w:rsidRPr="00CD2788">
          <w:rPr>
            <w:bCs/>
            <w:sz w:val="22"/>
            <w:szCs w:val="22"/>
          </w:rPr>
          <w:t xml:space="preserve"> </w:t>
        </w:r>
      </w:ins>
      <w:del w:id="69" w:author="Kevin McGuire" w:date="2016-02-09T08:34:00Z">
        <w:r w:rsidRPr="00CD2788" w:rsidDel="009462DC">
          <w:rPr>
            <w:bCs/>
            <w:sz w:val="22"/>
            <w:szCs w:val="22"/>
          </w:rPr>
          <w:delText xml:space="preserve">indirectly </w:delText>
        </w:r>
      </w:del>
      <w:r w:rsidRPr="00CD2788">
        <w:rPr>
          <w:bCs/>
          <w:sz w:val="22"/>
          <w:szCs w:val="22"/>
        </w:rPr>
        <w:t xml:space="preserve">as the difference between annual precipitation and streamflow, has shown slight,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Groffman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70"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71" w:author="Timothy James Fahey" w:date="2016-02-01T10:17:00Z">
        <w:r w:rsidR="001A3977">
          <w:rPr>
            <w:rFonts w:ascii="Times New Roman" w:hAnsi="Times New Roman" w:cs="Times New Roman"/>
          </w:rPr>
          <w:t>S</w:t>
        </w:r>
      </w:ins>
      <w:del w:id="72"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73"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74" w:author="Timothy James Fahey" w:date="2016-02-01T10:18:00Z">
        <w:r w:rsidR="001A3977">
          <w:rPr>
            <w:rFonts w:ascii="Times New Roman" w:hAnsi="Times New Roman" w:cs="Times New Roman"/>
          </w:rPr>
          <w:t>s</w:t>
        </w:r>
      </w:ins>
      <w:del w:id="75"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del w:id="76"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77" w:author="Timothy James Fahey" w:date="2016-02-01T10:19:00Z">
        <w:r w:rsidR="001A3977">
          <w:rPr>
            <w:rFonts w:ascii="Times New Roman" w:hAnsi="Times New Roman" w:cs="Times New Roman"/>
          </w:rPr>
          <w:t>period</w:t>
        </w:r>
      </w:ins>
      <w:del w:id="78"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w:t>
      </w:r>
      <w:proofErr w:type="gramStart"/>
      <w:r w:rsidR="00C943CE" w:rsidRPr="00CD2788">
        <w:rPr>
          <w:rFonts w:ascii="Times New Roman" w:hAnsi="Times New Roman" w:cs="Times New Roman"/>
        </w:rPr>
        <w:t xml:space="preserve">of </w:t>
      </w:r>
      <w:r w:rsidR="00F33D7B">
        <w:rPr>
          <w:rFonts w:ascii="Times New Roman" w:hAnsi="Times New Roman" w:cs="Times New Roman"/>
        </w:rPr>
        <w:t xml:space="preserve"> the</w:t>
      </w:r>
      <w:proofErr w:type="gramEnd"/>
      <w:r w:rsidR="00F33D7B">
        <w:rPr>
          <w:rFonts w:ascii="Times New Roman" w:hAnsi="Times New Roman" w:cs="Times New Roman"/>
        </w:rPr>
        <w:t xml:space="preserv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77777777"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 xml:space="preserve">N mineralization and nitrification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79" w:author="Timothy James Fahey" w:date="2016-02-01T10:21:00Z">
        <w:r w:rsidR="00574FF2">
          <w:rPr>
            <w:rFonts w:ascii="Times New Roman" w:hAnsi="Times New Roman" w:cs="Times New Roman"/>
          </w:rPr>
          <w:t xml:space="preserve"> whereas </w:t>
        </w:r>
      </w:ins>
      <w:del w:id="80"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r w:rsidR="007C739B">
        <w:rPr>
          <w:rFonts w:ascii="Times New Roman" w:hAnsi="Times New Roman" w:cs="Times New Roman"/>
        </w:rPr>
        <w:t>in HBR forests</w:t>
      </w:r>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flowpaths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3A18EF">
        <w:rPr>
          <w:rFonts w:ascii="Times New Roman" w:hAnsi="Times New Roman" w:cs="Times New Roman"/>
        </w:rPr>
        <w:t>Patterns across the</w:t>
      </w:r>
      <w:del w:id="81" w:author="Timothy James Fahey" w:date="2016-02-01T10:22:00Z">
        <w:r w:rsidR="003A18EF" w:rsidDel="00574FF2">
          <w:rPr>
            <w:rFonts w:ascii="Times New Roman" w:hAnsi="Times New Roman" w:cs="Times New Roman"/>
          </w:rPr>
          <w:delText xml:space="preserve"> </w:delText>
        </w:r>
        <w:r w:rsidRPr="00CD2788" w:rsidDel="00574FF2">
          <w:rPr>
            <w:rFonts w:ascii="Times New Roman" w:hAnsi="Times New Roman" w:cs="Times New Roman"/>
          </w:rPr>
          <w:delText>natural</w:delText>
        </w:r>
      </w:del>
      <w:r w:rsidRPr="00CD2788">
        <w:rPr>
          <w:rFonts w:ascii="Times New Roman" w:hAnsi="Times New Roman" w:cs="Times New Roman"/>
        </w:rPr>
        <w:t xml:space="preserve"> elevation gradient 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82"/>
      <w:r w:rsidRPr="00CD2788">
        <w:rPr>
          <w:rFonts w:ascii="Times New Roman" w:hAnsi="Times New Roman" w:cs="Times New Roman"/>
        </w:rPr>
        <w:t xml:space="preserve">rates related to N loss (nitrification, denitrification) </w:t>
      </w:r>
      <w:commentRangeEnd w:id="82"/>
      <w:r w:rsidR="00FC4D48">
        <w:rPr>
          <w:rStyle w:val="CommentReference"/>
        </w:rPr>
        <w:commentReference w:id="82"/>
      </w:r>
      <w:r w:rsidR="003A18EF">
        <w:rPr>
          <w:rFonts w:ascii="Times New Roman" w:hAnsi="Times New Roman" w:cs="Times New Roman"/>
        </w:rPr>
        <w:t xml:space="preserve">are lower that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 xml:space="preserve">(Ross et al. 2011, 2012, Durán et al. 2014, Morse et </w:t>
      </w:r>
      <w:r w:rsidR="00187C7E">
        <w:rPr>
          <w:rFonts w:ascii="Times New Roman" w:hAnsi="Times New Roman" w:cs="Times New Roman"/>
          <w:bCs/>
          <w:noProof/>
        </w:rPr>
        <w:lastRenderedPageBreak/>
        <w:t>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77777777"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83"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84"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Gosz et al. 1972). Dramatic interannual fluctuations in caterpillar abundance (&gt; 30-fold</w:t>
      </w:r>
      <w:del w:id="85"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86"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5)</w:t>
      </w:r>
      <w:r w:rsidR="00D80856" w:rsidRPr="00CD2788">
        <w:rPr>
          <w:sz w:val="22"/>
          <w:szCs w:val="22"/>
        </w:rPr>
        <w:fldChar w:fldCharType="end"/>
      </w:r>
      <w:r w:rsidR="004D1F7F" w:rsidRPr="00CD2788">
        <w:rPr>
          <w:sz w:val="22"/>
          <w:szCs w:val="22"/>
        </w:rPr>
        <w:t xml:space="preserve">. </w:t>
      </w:r>
      <w:del w:id="87" w:author="Timothy James Fahey" w:date="2016-02-01T10:26:00Z">
        <w:r w:rsidR="004D1F7F" w:rsidDel="00574FF2">
          <w:rPr>
            <w:sz w:val="22"/>
            <w:szCs w:val="22"/>
          </w:rPr>
          <w:delText xml:space="preserve">This could be from </w:delText>
        </w:r>
      </w:del>
      <w:ins w:id="88" w:author="Timothy James Fahey" w:date="2016-02-01T10:26:00Z">
        <w:r w:rsidR="00574FF2">
          <w:rPr>
            <w:sz w:val="22"/>
            <w:szCs w:val="22"/>
          </w:rPr>
          <w:t>D</w:t>
        </w:r>
      </w:ins>
      <w:del w:id="89"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90" w:author="Timothy James Fahey" w:date="2016-02-01T10:26:00Z">
        <w:r w:rsidR="00574FF2">
          <w:rPr>
            <w:sz w:val="22"/>
            <w:szCs w:val="22"/>
          </w:rPr>
          <w:t xml:space="preserve"> may drive this pattern</w:t>
        </w:r>
      </w:ins>
      <w:r w:rsidR="004D1F7F">
        <w:rPr>
          <w:sz w:val="22"/>
          <w:szCs w:val="22"/>
        </w:rPr>
        <w:t xml:space="preserve">. A competing hypothesis is that interannual variation in foliar N, which is a limiting nutrient for caterpillars, and is </w:t>
      </w:r>
      <w:proofErr w:type="gramStart"/>
      <w:r w:rsidR="004D1F7F">
        <w:rPr>
          <w:sz w:val="22"/>
          <w:szCs w:val="22"/>
        </w:rPr>
        <w:t>itself</w:t>
      </w:r>
      <w:proofErr w:type="gramEnd"/>
      <w:r w:rsidR="004D1F7F">
        <w:rPr>
          <w:sz w:val="22"/>
          <w:szCs w:val="22"/>
        </w:rPr>
        <w:t xml:space="preserve"> sensitive to climate, drives the surprising interannual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Lan</w:t>
      </w:r>
      <w:r w:rsidR="004D1F7F">
        <w:rPr>
          <w:sz w:val="22"/>
          <w:szCs w:val="22"/>
        </w:rPr>
        <w:t xml:space="preserve">y 2014).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A6DB577" w14:textId="77777777" w:rsidR="004D1F7F" w:rsidRPr="00CD2788" w:rsidRDefault="004D1F7F" w:rsidP="004D1F7F">
      <w:pPr>
        <w:pStyle w:val="NormalWeb"/>
        <w:widowControl w:val="0"/>
        <w:spacing w:before="0" w:beforeAutospacing="0" w:after="120" w:afterAutospacing="0"/>
        <w:rPr>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91"/>
      <w:r>
        <w:rPr>
          <w:sz w:val="22"/>
          <w:szCs w:val="22"/>
        </w:rPr>
        <w:t>ways</w:t>
      </w:r>
      <w:commentRangeEnd w:id="91"/>
      <w:r w:rsidR="00574FF2">
        <w:rPr>
          <w:rStyle w:val="CommentReference"/>
          <w:rFonts w:asciiTheme="minorHAnsi" w:eastAsiaTheme="minorEastAsia" w:hAnsiTheme="minorHAnsi" w:cstheme="minorBidi"/>
        </w:rPr>
        <w:commentReference w:id="91"/>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streamflow</w:t>
      </w:r>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proofErr w:type="gramStart"/>
      <w:r>
        <w:rPr>
          <w:sz w:val="22"/>
          <w:szCs w:val="22"/>
        </w:rPr>
        <w:t>Advances in the timing of</w:t>
      </w:r>
      <w:r w:rsidRPr="00CD2788">
        <w:rPr>
          <w:sz w:val="22"/>
          <w:szCs w:val="22"/>
        </w:rPr>
        <w:t xml:space="preserve"> spring </w:t>
      </w:r>
      <w:r>
        <w:rPr>
          <w:sz w:val="22"/>
          <w:szCs w:val="22"/>
        </w:rPr>
        <w:t>leaf-out pose a particular challenge to Neotropical migrant birds, which are the dominant terrestrial predators in our system.</w:t>
      </w:r>
      <w:proofErr w:type="gramEnd"/>
      <w:r>
        <w:rPr>
          <w:sz w:val="22"/>
          <w:szCs w:val="22"/>
        </w:rPr>
        <w:t xml:space="preserve"> </w:t>
      </w:r>
      <w:r w:rsidRPr="00CD2788">
        <w:rPr>
          <w:sz w:val="22"/>
          <w:szCs w:val="22"/>
        </w:rPr>
        <w:t>For the past 25 years</w:t>
      </w:r>
      <w:r>
        <w:rPr>
          <w:sz w:val="22"/>
          <w:szCs w:val="22"/>
        </w:rPr>
        <w:t>,</w:t>
      </w:r>
      <w:r w:rsidRPr="00CD2788">
        <w:rPr>
          <w:sz w:val="22"/>
          <w:szCs w:val="22"/>
        </w:rPr>
        <w:t xml:space="preserve"> Black-throated Blue Warblers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92" w:author="Timothy James Fahey" w:date="2016-02-01T10:30:00Z">
        <w:r w:rsidR="00574FF2">
          <w:rPr>
            <w:sz w:val="22"/>
            <w:szCs w:val="22"/>
          </w:rPr>
          <w:t xml:space="preserve">the </w:t>
        </w:r>
      </w:ins>
      <w:del w:id="93"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94" w:author="Timothy James Fahey" w:date="2016-02-01T10:30:00Z">
        <w:r w:rsidR="00574FF2">
          <w:rPr>
            <w:sz w:val="22"/>
            <w:szCs w:val="22"/>
          </w:rPr>
          <w:t xml:space="preserve"> are relatively inflexible</w:t>
        </w:r>
      </w:ins>
      <w:ins w:id="95" w:author="Timothy James Fahey" w:date="2016-02-01T10:31:00Z">
        <w:r w:rsidR="005A0BD1">
          <w:rPr>
            <w:sz w:val="22"/>
            <w:szCs w:val="22"/>
          </w:rPr>
          <w:t xml:space="preserve"> and </w:t>
        </w:r>
      </w:ins>
      <w:ins w:id="96" w:author="Timothy James Fahey" w:date="2016-02-01T10:32:00Z">
        <w:r w:rsidR="005A0BD1">
          <w:rPr>
            <w:sz w:val="22"/>
            <w:szCs w:val="22"/>
          </w:rPr>
          <w:t xml:space="preserve">now </w:t>
        </w:r>
      </w:ins>
      <w:ins w:id="97"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98"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99" w:author="Timothy James Fahey" w:date="2016-02-01T10:34:00Z">
        <w:r w:rsidR="005A0BD1">
          <w:rPr>
            <w:sz w:val="22"/>
            <w:szCs w:val="22"/>
          </w:rPr>
          <w:t>A</w:t>
        </w:r>
      </w:ins>
      <w:del w:id="100" w:author="Timothy James Fahey" w:date="2016-02-01T10:34:00Z">
        <w:r w:rsidRPr="00CD2788" w:rsidDel="005A0BD1">
          <w:rPr>
            <w:sz w:val="22"/>
            <w:szCs w:val="22"/>
          </w:rPr>
          <w:delText>a</w:delText>
        </w:r>
      </w:del>
      <w:r w:rsidRPr="00CD2788">
        <w:rPr>
          <w:sz w:val="22"/>
          <w:szCs w:val="22"/>
        </w:rPr>
        <w:t xml:space="preserve">n unprecedented combination of disturbances </w:t>
      </w:r>
      <w:ins w:id="101" w:author="Timothy James Fahey" w:date="2016-02-01T10:34:00Z">
        <w:r w:rsidR="005A0BD1">
          <w:rPr>
            <w:sz w:val="22"/>
            <w:szCs w:val="22"/>
          </w:rPr>
          <w:t>is buffeting the Northern Forest</w:t>
        </w:r>
      </w:ins>
      <w:ins w:id="102" w:author="Timothy James Fahey" w:date="2016-02-01T10:35:00Z">
        <w:r w:rsidR="005A0BD1">
          <w:rPr>
            <w:sz w:val="22"/>
            <w:szCs w:val="22"/>
          </w:rPr>
          <w:t xml:space="preserve">, </w:t>
        </w:r>
      </w:ins>
      <w:r w:rsidRPr="00CD2788">
        <w:rPr>
          <w:sz w:val="22"/>
          <w:szCs w:val="22"/>
        </w:rPr>
        <w:t xml:space="preserve">including intensified </w:t>
      </w:r>
      <w:ins w:id="103" w:author="Timothy James Fahey" w:date="2016-02-01T10:35:00Z">
        <w:r w:rsidR="005A0BD1">
          <w:rPr>
            <w:sz w:val="22"/>
            <w:szCs w:val="22"/>
          </w:rPr>
          <w:t xml:space="preserve">timber </w:t>
        </w:r>
      </w:ins>
      <w:r w:rsidRPr="00CD2788">
        <w:rPr>
          <w:sz w:val="22"/>
          <w:szCs w:val="22"/>
        </w:rPr>
        <w:t>harvest</w:t>
      </w:r>
      <w:del w:id="104"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climatic phenomena, </w:t>
      </w:r>
      <w:ins w:id="105" w:author="Timothy James Fahey" w:date="2016-02-01T10:36:00Z">
        <w:r w:rsidR="005A0BD1">
          <w:rPr>
            <w:sz w:val="22"/>
            <w:szCs w:val="22"/>
          </w:rPr>
          <w:t xml:space="preserve">such as </w:t>
        </w:r>
      </w:ins>
      <w:del w:id="106" w:author="Timothy James Fahey" w:date="2016-02-01T10:36:00Z">
        <w:r w:rsidRPr="00CD2788" w:rsidDel="005A0BD1">
          <w:rPr>
            <w:sz w:val="22"/>
            <w:szCs w:val="22"/>
          </w:rPr>
          <w:delText>e.g.,</w:delText>
        </w:r>
      </w:del>
      <w:r w:rsidRPr="00CD2788">
        <w:rPr>
          <w:sz w:val="22"/>
          <w:szCs w:val="22"/>
        </w:rPr>
        <w:t xml:space="preserve"> ice storms and “microburst” windstorms</w:t>
      </w:r>
      <w:ins w:id="107" w:author="Timothy James Fahey" w:date="2016-02-01T10:36:00Z">
        <w:r w:rsidR="005A0BD1">
          <w:rPr>
            <w:sz w:val="22"/>
            <w:szCs w:val="22"/>
          </w:rPr>
          <w:t xml:space="preserve">. </w:t>
        </w:r>
        <w:proofErr w:type="gramStart"/>
        <w:r w:rsidR="005A0BD1">
          <w:rPr>
            <w:sz w:val="22"/>
            <w:szCs w:val="22"/>
          </w:rPr>
          <w:t>Ecosystem responses to these disturbances continues</w:t>
        </w:r>
        <w:proofErr w:type="gramEnd"/>
        <w:r w:rsidR="005A0BD1">
          <w:rPr>
            <w:sz w:val="22"/>
            <w:szCs w:val="22"/>
          </w:rPr>
          <w:t xml:space="preserve"> to be a major focus of long-term research at HBR (Likens 2013).</w:t>
        </w:r>
      </w:ins>
      <w:del w:id="108"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2DEB137F" w14:textId="0EE53307"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recent years due to dieback of sugar maple </w:t>
      </w:r>
      <w:r w:rsidR="00A42552">
        <w:rPr>
          <w:sz w:val="22"/>
          <w:szCs w:val="22"/>
        </w:rPr>
        <w:t>(</w:t>
      </w:r>
      <w:r w:rsidR="00A42552" w:rsidRPr="00A42552">
        <w:rPr>
          <w:i/>
          <w:sz w:val="22"/>
          <w:szCs w:val="22"/>
        </w:rPr>
        <w:t>Acer saccharum</w:t>
      </w:r>
      <w:r w:rsidR="00A42552">
        <w:rPr>
          <w:sz w:val="22"/>
          <w:szCs w:val="22"/>
        </w:rPr>
        <w:t xml:space="preserve">) </w:t>
      </w:r>
      <w:r w:rsidRPr="00EF2BB8">
        <w:rPr>
          <w:sz w:val="22"/>
          <w:szCs w:val="22"/>
        </w:rPr>
        <w:t>and yellow birch</w:t>
      </w:r>
      <w:r w:rsidR="00A42552">
        <w:rPr>
          <w:sz w:val="22"/>
          <w:szCs w:val="22"/>
        </w:rPr>
        <w:t xml:space="preserve"> (</w:t>
      </w:r>
      <w:r w:rsidR="00A42552" w:rsidRPr="00A42552">
        <w:rPr>
          <w:i/>
          <w:sz w:val="22"/>
          <w:szCs w:val="22"/>
        </w:rPr>
        <w:t>Betula alleghaniensis</w:t>
      </w:r>
      <w:r w:rsidR="00A42552">
        <w:rPr>
          <w:sz w:val="22"/>
          <w:szCs w:val="22"/>
        </w:rPr>
        <w:t>)</w:t>
      </w:r>
      <w:r w:rsidRPr="00EF2BB8">
        <w:rPr>
          <w:sz w:val="22"/>
          <w:szCs w:val="22"/>
        </w:rPr>
        <w:t xml:space="preserve"> </w:t>
      </w:r>
      <w:commentRangeStart w:id="109"/>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109"/>
      <w:r w:rsidR="00A42552">
        <w:rPr>
          <w:rStyle w:val="CommentReference"/>
          <w:rFonts w:asciiTheme="minorHAnsi" w:eastAsiaTheme="minorEastAsia" w:hAnsiTheme="minorHAnsi" w:cstheme="minorBidi"/>
        </w:rPr>
        <w:commentReference w:id="109"/>
      </w:r>
      <w:r w:rsidRPr="00EF2BB8">
        <w:rPr>
          <w:sz w:val="22"/>
          <w:szCs w:val="22"/>
        </w:rPr>
        <w:t xml:space="preserve">In the lower parts of HBR, we have observed increasing density of seedlings of red oak </w:t>
      </w:r>
      <w:r w:rsidR="00A42552">
        <w:rPr>
          <w:sz w:val="22"/>
          <w:szCs w:val="22"/>
        </w:rPr>
        <w:t>(</w:t>
      </w:r>
      <w:r w:rsidR="00A42552">
        <w:rPr>
          <w:i/>
          <w:sz w:val="22"/>
          <w:szCs w:val="22"/>
        </w:rPr>
        <w:t xml:space="preserve">Quercus rubra) </w:t>
      </w:r>
      <w:r w:rsidRPr="00EF2BB8">
        <w:rPr>
          <w:sz w:val="22"/>
          <w:szCs w:val="22"/>
        </w:rPr>
        <w:t>and white pine</w:t>
      </w:r>
      <w:r w:rsidR="00A42552">
        <w:rPr>
          <w:sz w:val="22"/>
          <w:szCs w:val="22"/>
        </w:rPr>
        <w:t xml:space="preserve"> (</w:t>
      </w:r>
      <w:r w:rsidR="00A42552">
        <w:rPr>
          <w:i/>
          <w:sz w:val="22"/>
          <w:szCs w:val="22"/>
        </w:rPr>
        <w:t>Pinus strobus</w:t>
      </w:r>
      <w:r w:rsidR="00A42552">
        <w:rPr>
          <w:sz w:val="22"/>
          <w:szCs w:val="22"/>
        </w:rPr>
        <w:t>)</w:t>
      </w:r>
      <w:r w:rsidRPr="00EF2BB8">
        <w:rPr>
          <w:sz w:val="22"/>
          <w:szCs w:val="22"/>
        </w:rPr>
        <w:t xml:space="preserve">, </w:t>
      </w:r>
      <w:proofErr w:type="gramStart"/>
      <w:r w:rsidRPr="00EF2BB8">
        <w:rPr>
          <w:sz w:val="22"/>
          <w:szCs w:val="22"/>
        </w:rPr>
        <w:t>two tree</w:t>
      </w:r>
      <w:proofErr w:type="gramEnd"/>
      <w:r w:rsidRPr="00EF2BB8">
        <w:rPr>
          <w:sz w:val="22"/>
          <w:szCs w:val="22"/>
        </w:rPr>
        <w:t xml:space="preserve"> species characteristic of lower elevations that have previously been </w:t>
      </w:r>
      <w:del w:id="110" w:author="Timothy James Fahey" w:date="2016-02-01T10:43:00Z">
        <w:r w:rsidRPr="00EF2BB8" w:rsidDel="00BF4ABD">
          <w:rPr>
            <w:sz w:val="22"/>
            <w:szCs w:val="22"/>
          </w:rPr>
          <w:delText xml:space="preserve">almost </w:delText>
        </w:r>
      </w:del>
      <w:r w:rsidRPr="00EF2BB8">
        <w:rPr>
          <w:sz w:val="22"/>
          <w:szCs w:val="22"/>
        </w:rPr>
        <w:t>absent from</w:t>
      </w:r>
      <w:ins w:id="111"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r w:rsidR="00A42552" w:rsidRPr="00A42552">
        <w:rPr>
          <w:i/>
          <w:sz w:val="22"/>
          <w:szCs w:val="22"/>
        </w:rPr>
        <w:t>Picea rubens</w:t>
      </w:r>
      <w:r w:rsidR="00A42552">
        <w:rPr>
          <w:sz w:val="22"/>
          <w:szCs w:val="22"/>
        </w:rPr>
        <w:t>)</w:t>
      </w:r>
      <w:r w:rsidRPr="00EF2BB8">
        <w:rPr>
          <w:sz w:val="22"/>
          <w:szCs w:val="22"/>
        </w:rPr>
        <w:t xml:space="preserve"> and balsam fir</w:t>
      </w:r>
      <w:r w:rsidR="00A42552">
        <w:rPr>
          <w:sz w:val="22"/>
          <w:szCs w:val="22"/>
        </w:rPr>
        <w:t xml:space="preserve"> (</w:t>
      </w:r>
      <w:r w:rsidR="00A42552" w:rsidRPr="00A42552">
        <w:rPr>
          <w:i/>
          <w:sz w:val="22"/>
          <w:szCs w:val="22"/>
        </w:rPr>
        <w:t>Abies balsamea</w:t>
      </w:r>
      <w:r w:rsidR="00A42552">
        <w:rPr>
          <w:sz w:val="22"/>
          <w:szCs w:val="22"/>
        </w:rPr>
        <w:t>)</w:t>
      </w:r>
      <w:r w:rsidRPr="00EF2BB8">
        <w:rPr>
          <w:sz w:val="22"/>
          <w:szCs w:val="22"/>
        </w:rPr>
        <w:t xml:space="preserve">, which </w:t>
      </w:r>
      <w:ins w:id="112" w:author="Timothy James Fahey" w:date="2016-02-01T10:44:00Z">
        <w:r w:rsidR="00BF4ABD">
          <w:rPr>
            <w:sz w:val="22"/>
            <w:szCs w:val="22"/>
          </w:rPr>
          <w:t xml:space="preserve">we would expect </w:t>
        </w:r>
      </w:ins>
      <w:del w:id="113"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Doorn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r w:rsidR="00A42552" w:rsidRPr="00A42552">
        <w:rPr>
          <w:i/>
          <w:sz w:val="22"/>
          <w:szCs w:val="22"/>
        </w:rPr>
        <w:t>Fagus grandifolia</w:t>
      </w:r>
      <w:r w:rsidR="00A42552">
        <w:rPr>
          <w:sz w:val="22"/>
          <w:szCs w:val="22"/>
        </w:rPr>
        <w:t xml:space="preserve">) </w:t>
      </w:r>
      <w:r w:rsidRPr="00EF2BB8">
        <w:rPr>
          <w:sz w:val="22"/>
          <w:szCs w:val="22"/>
        </w:rPr>
        <w:t xml:space="preserve">trees and regeneration by sprouting, leading to a younger population age structure </w: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adelgid </w:t>
      </w:r>
      <w:r>
        <w:rPr>
          <w:sz w:val="22"/>
          <w:szCs w:val="22"/>
        </w:rPr>
        <w:t>(</w:t>
      </w:r>
      <w:r w:rsidRPr="007E6E78">
        <w:rPr>
          <w:i/>
          <w:sz w:val="22"/>
          <w:szCs w:val="22"/>
        </w:rPr>
        <w:t>Adelges tsugae</w:t>
      </w:r>
      <w:r>
        <w:rPr>
          <w:sz w:val="22"/>
          <w:szCs w:val="22"/>
        </w:rPr>
        <w:t xml:space="preserve">) </w:t>
      </w:r>
      <w:r w:rsidRPr="00CD2788">
        <w:rPr>
          <w:sz w:val="22"/>
          <w:szCs w:val="22"/>
        </w:rPr>
        <w:t>and the emerald ash borer</w:t>
      </w:r>
      <w:r>
        <w:rPr>
          <w:sz w:val="22"/>
          <w:szCs w:val="22"/>
        </w:rPr>
        <w:t xml:space="preserve"> (</w:t>
      </w:r>
      <w:r w:rsidRPr="007E6E78">
        <w:rPr>
          <w:i/>
          <w:sz w:val="22"/>
          <w:szCs w:val="22"/>
        </w:rPr>
        <w:t>Agrilus planipennis</w:t>
      </w:r>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713C248F"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0+ y of record</w:t>
      </w:r>
      <w:ins w:id="114" w:author="Timothy James Fahey" w:date="2016-02-01T10:47:00Z">
        <w:r w:rsidR="00BF4ABD">
          <w:rPr>
            <w:sz w:val="22"/>
            <w:szCs w:val="22"/>
          </w:rPr>
          <w:t>,</w:t>
        </w:r>
      </w:ins>
      <w:del w:id="115" w:author="Timothy James Fahey" w:date="2016-02-01T10:47:00Z">
        <w:r w:rsidRPr="00EF2BB8" w:rsidDel="00BF4ABD">
          <w:rPr>
            <w:sz w:val="22"/>
            <w:szCs w:val="22"/>
          </w:rPr>
          <w:delText>. This is</w:delText>
        </w:r>
      </w:del>
      <w:r w:rsidRPr="00EF2BB8">
        <w:rPr>
          <w:sz w:val="22"/>
          <w:szCs w:val="22"/>
        </w:rPr>
        <w:t xml:space="preserve"> primarily due to the loss </w:t>
      </w:r>
      <w:proofErr w:type="gramStart"/>
      <w:r w:rsidRPr="00EF2BB8">
        <w:rPr>
          <w:sz w:val="22"/>
          <w:szCs w:val="22"/>
        </w:rPr>
        <w:t xml:space="preserve">of  </w:t>
      </w:r>
      <w:proofErr w:type="gramEnd"/>
      <w:del w:id="116" w:author="Timothy James Fahey" w:date="2016-02-01T10:47:00Z">
        <w:r w:rsidRPr="00EF2BB8" w:rsidDel="00BF4ABD">
          <w:rPr>
            <w:sz w:val="22"/>
            <w:szCs w:val="22"/>
          </w:rPr>
          <w:delText xml:space="preserve">bird </w:delText>
        </w:r>
      </w:del>
      <w:r w:rsidRPr="00EF2BB8">
        <w:rPr>
          <w:sz w:val="22"/>
          <w:szCs w:val="22"/>
        </w:rPr>
        <w:t xml:space="preserve">species that nest and forage in mid-successional habitats, which have become less common as the forest has </w:t>
      </w:r>
      <w:r w:rsidRPr="00EF2BB8">
        <w:rPr>
          <w:sz w:val="22"/>
          <w:szCs w:val="22"/>
        </w:rPr>
        <w:lastRenderedPageBreak/>
        <w:t xml:space="preserve">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lepidopteran populations. We have just begun (in 2015) studies of bats at HBR, and the initial data indicate that the species most </w:t>
      </w:r>
      <w:commentRangeStart w:id="117"/>
      <w:r w:rsidRPr="00EF2BB8">
        <w:rPr>
          <w:sz w:val="22"/>
          <w:szCs w:val="22"/>
        </w:rPr>
        <w:t xml:space="preserve">susceptible to the exotic fungal disease </w:t>
      </w:r>
      <w:commentRangeEnd w:id="117"/>
      <w:r w:rsidRPr="00EF2BB8">
        <w:rPr>
          <w:rStyle w:val="CommentReference"/>
          <w:sz w:val="22"/>
          <w:szCs w:val="22"/>
        </w:rPr>
        <w:commentReference w:id="117"/>
      </w:r>
      <w:r w:rsidRPr="00EF2BB8">
        <w:rPr>
          <w:sz w:val="22"/>
          <w:szCs w:val="22"/>
        </w:rPr>
        <w:t>known as “white-nose syndrome” are already very rare, but that there remains a community of at least three bat species</w:t>
      </w:r>
      <w:r>
        <w:rPr>
          <w:sz w:val="22"/>
          <w:szCs w:val="22"/>
        </w:rPr>
        <w:t>.</w:t>
      </w:r>
    </w:p>
    <w:p w14:paraId="47016FD2" w14:textId="636A424C" w:rsidR="00C943CE" w:rsidRDefault="0053069E" w:rsidP="00A42552">
      <w:pPr>
        <w:pStyle w:val="NormalWeb"/>
        <w:widowControl w:val="0"/>
        <w:spacing w:before="0" w:beforeAutospacing="0" w:after="0" w:afterAutospacing="0"/>
        <w:rPr>
          <w:sz w:val="22"/>
          <w:szCs w:val="22"/>
        </w:rPr>
      </w:pPr>
      <w:ins w:id="118" w:author="Timothy James Fahey" w:date="2016-02-01T10:54:00Z">
        <w:r>
          <w:rPr>
            <w:sz w:val="22"/>
            <w:szCs w:val="22"/>
          </w:rPr>
          <w:t xml:space="preserve">Forest harvest </w:t>
        </w:r>
      </w:ins>
      <w:del w:id="119"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20" w:author="Timothy James Fahey" w:date="2016-02-01T10:55:00Z">
        <w:r>
          <w:rPr>
            <w:sz w:val="22"/>
            <w:szCs w:val="22"/>
          </w:rPr>
          <w:t>In our earliest experiment</w:t>
        </w:r>
      </w:ins>
      <w:del w:id="121" w:author="Timothy James Fahey" w:date="2016-02-01T10:55:00Z">
        <w:r w:rsidR="00C943CE" w:rsidRPr="00CD2788" w:rsidDel="0053069E">
          <w:rPr>
            <w:sz w:val="22"/>
            <w:szCs w:val="22"/>
          </w:rPr>
          <w:delText xml:space="preserve">In the mid-1960s, </w:delText>
        </w:r>
      </w:del>
      <w:ins w:id="122"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del w:id="123" w:author="Bailey, Scott -FS" w:date="2016-02-05T15:28:00Z">
        <w:r w:rsidR="00C943CE" w:rsidRPr="00CD2788" w:rsidDel="00431CE1">
          <w:rPr>
            <w:sz w:val="22"/>
            <w:szCs w:val="22"/>
          </w:rPr>
          <w:delText>cut</w:delText>
        </w:r>
      </w:del>
      <w:ins w:id="124" w:author="Bailey, Scott -FS" w:date="2016-02-05T15:28:00Z">
        <w:r w:rsidR="00431CE1">
          <w:rPr>
            <w:sz w:val="22"/>
            <w:szCs w:val="22"/>
          </w:rPr>
          <w:t>felled</w:t>
        </w:r>
      </w:ins>
      <w:r w:rsidR="00C943CE" w:rsidRPr="00CD2788">
        <w:rPr>
          <w:sz w:val="22"/>
          <w:szCs w:val="22"/>
        </w:rPr>
        <w:t xml:space="preserve"> and then treated with h</w:t>
      </w:r>
      <w:r w:rsidR="004D1F7F">
        <w:rPr>
          <w:sz w:val="22"/>
          <w:szCs w:val="22"/>
        </w:rPr>
        <w:t>erbicides for 3 years to prevent</w:t>
      </w:r>
      <w:r w:rsidR="00C943CE" w:rsidRPr="00CD2788">
        <w:rPr>
          <w:sz w:val="22"/>
          <w:szCs w:val="22"/>
        </w:rPr>
        <w:t xml:space="preserve"> regrowth.</w:t>
      </w:r>
      <w:ins w:id="125" w:author="Timothy James Fahey" w:date="2016-02-01T10:56:00Z">
        <w:r>
          <w:rPr>
            <w:sz w:val="22"/>
            <w:szCs w:val="22"/>
          </w:rPr>
          <w:t xml:space="preserve"> Despite </w:t>
        </w:r>
      </w:ins>
      <w:del w:id="126" w:author="Timothy James Fahey" w:date="2016-02-01T10:56:00Z">
        <w:r w:rsidR="00C943CE" w:rsidRPr="00CD2788" w:rsidDel="0053069E">
          <w:rPr>
            <w:sz w:val="22"/>
            <w:szCs w:val="22"/>
          </w:rPr>
          <w:delText xml:space="preserve"> Large detrital inputs and delayed plant growth caused </w:delText>
        </w:r>
      </w:del>
      <w:r w:rsidR="00C943CE" w:rsidRPr="00CD2788">
        <w:rPr>
          <w:sz w:val="22"/>
          <w:szCs w:val="22"/>
        </w:rPr>
        <w:t>extensive nutrient losses from the watershed</w:t>
      </w:r>
      <w:r w:rsidR="00D84307">
        <w:rPr>
          <w:sz w:val="22"/>
          <w:szCs w:val="22"/>
        </w:rPr>
        <w:t xml:space="preserve"> (</w:t>
      </w:r>
      <w:commentRangeStart w:id="127"/>
      <w:r w:rsidR="00D84307">
        <w:rPr>
          <w:sz w:val="22"/>
          <w:szCs w:val="22"/>
        </w:rPr>
        <w:t xml:space="preserve">Likens </w:t>
      </w:r>
      <w:r w:rsidR="00C02522">
        <w:rPr>
          <w:sz w:val="22"/>
          <w:szCs w:val="22"/>
        </w:rPr>
        <w:t>et al. 1970</w:t>
      </w:r>
      <w:commentRangeEnd w:id="127"/>
      <w:r w:rsidR="001F5A68">
        <w:rPr>
          <w:rStyle w:val="CommentReference"/>
          <w:rFonts w:asciiTheme="minorHAnsi" w:eastAsiaTheme="minorEastAsia" w:hAnsiTheme="minorHAnsi" w:cstheme="minorBidi"/>
        </w:rPr>
        <w:commentReference w:id="127"/>
      </w:r>
      <w:r w:rsidR="00D84307">
        <w:rPr>
          <w:sz w:val="22"/>
          <w:szCs w:val="22"/>
        </w:rPr>
        <w:t>)</w:t>
      </w:r>
      <w:ins w:id="128" w:author="Timothy James Fahey" w:date="2016-02-01T10:56:00Z">
        <w:r>
          <w:rPr>
            <w:sz w:val="22"/>
            <w:szCs w:val="22"/>
          </w:rPr>
          <w:t>,</w:t>
        </w:r>
      </w:ins>
      <w:del w:id="129" w:author="Timothy James Fahey" w:date="2016-02-01T10:56:00Z">
        <w:r w:rsidR="00C943CE" w:rsidRPr="00CD2788" w:rsidDel="0053069E">
          <w:rPr>
            <w:sz w:val="22"/>
            <w:szCs w:val="22"/>
          </w:rPr>
          <w:delText>.</w:delText>
        </w:r>
      </w:del>
      <w:r w:rsidR="00C943CE" w:rsidRPr="00CD2788">
        <w:rPr>
          <w:sz w:val="22"/>
          <w:szCs w:val="22"/>
        </w:rPr>
        <w:t xml:space="preserve"> </w:t>
      </w:r>
      <w:ins w:id="130" w:author="Timothy James Fahey" w:date="2016-02-01T10:56:00Z">
        <w:r>
          <w:rPr>
            <w:sz w:val="22"/>
            <w:szCs w:val="22"/>
          </w:rPr>
          <w:t>a</w:t>
        </w:r>
      </w:ins>
      <w:del w:id="131"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w:t>
      </w:r>
      <w:del w:id="132" w:author="Bailey, Scott -FS" w:date="2016-02-05T15:29:00Z">
        <w:r w:rsidR="00A5675C" w:rsidDel="00431CE1">
          <w:rPr>
            <w:sz w:val="22"/>
            <w:szCs w:val="22"/>
          </w:rPr>
          <w:delText>other</w:delText>
        </w:r>
      </w:del>
      <w:r w:rsidR="00A5675C">
        <w:rPr>
          <w:sz w:val="22"/>
          <w:szCs w:val="22"/>
        </w:rPr>
        <w:t xml:space="preserve"> clear-cut sites in the region showed </w:t>
      </w:r>
      <w:r w:rsidR="00C943CE" w:rsidRPr="00CD2788">
        <w:rPr>
          <w:sz w:val="22"/>
          <w:szCs w:val="22"/>
        </w:rPr>
        <w:t>that</w:t>
      </w:r>
      <w:ins w:id="133" w:author="Timothy James Fahey" w:date="2016-02-01T10:57:00Z">
        <w:r>
          <w:rPr>
            <w:sz w:val="22"/>
            <w:szCs w:val="22"/>
          </w:rPr>
          <w:t xml:space="preserve"> </w:t>
        </w:r>
      </w:ins>
      <w:del w:id="134"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rPr>
          <w:sz w:val="22"/>
          <w:szCs w:val="22"/>
        </w:rPr>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rPr>
          <w:sz w:val="22"/>
          <w:szCs w:val="22"/>
        </w:rPr>
        <w:fldChar w:fldCharType="separate"/>
      </w:r>
      <w:r w:rsidR="00A5675C" w:rsidRPr="00CD2788">
        <w:rPr>
          <w:noProof/>
          <w:sz w:val="22"/>
          <w:szCs w:val="22"/>
        </w:rPr>
        <w:t>(Reiners et al. 2012)</w:t>
      </w:r>
      <w:r w:rsidR="00D80856" w:rsidRPr="00CD2788">
        <w:rPr>
          <w:sz w:val="22"/>
          <w:szCs w:val="22"/>
        </w:rPr>
        <w:fldChar w:fldCharType="end"/>
      </w:r>
      <w:r w:rsidR="00A5675C">
        <w:rPr>
          <w:sz w:val="22"/>
          <w:szCs w:val="22"/>
        </w:rPr>
        <w:t>.</w:t>
      </w:r>
      <w:r w:rsidR="00C943CE" w:rsidRPr="00CD2788">
        <w:rPr>
          <w:sz w:val="22"/>
          <w:szCs w:val="22"/>
        </w:rPr>
        <w:t xml:space="preserve"> </w:t>
      </w:r>
      <w:del w:id="135"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136" w:author="Timothy James Fahey" w:date="2016-02-01T10:57:00Z">
        <w:r>
          <w:rPr>
            <w:sz w:val="22"/>
            <w:szCs w:val="22"/>
          </w:rPr>
          <w:t xml:space="preserve">This remarkable robustness of ecosystem recovery in response to severe devegetation is difficult to reconcile with our </w:t>
        </w:r>
      </w:ins>
    </w:p>
    <w:p w14:paraId="1D2B9758" w14:textId="77777777" w:rsidR="00A42552" w:rsidRPr="00CD2788" w:rsidRDefault="00A42552" w:rsidP="00A42552">
      <w:pPr>
        <w:pStyle w:val="NormalWeb"/>
        <w:widowControl w:val="0"/>
        <w:spacing w:before="0" w:beforeAutospacing="0" w:after="0" w:afterAutospacing="0"/>
        <w:rPr>
          <w:sz w:val="22"/>
          <w:szCs w:val="22"/>
        </w:rPr>
      </w:pPr>
    </w:p>
    <w:p w14:paraId="2C59CC75" w14:textId="7E7E5A36" w:rsidR="00C943CE" w:rsidRDefault="00C141DC" w:rsidP="00A42552">
      <w:pPr>
        <w:pStyle w:val="NormalWeb"/>
        <w:widowControl w:val="0"/>
        <w:spacing w:before="0" w:beforeAutospacing="0" w:after="0" w:afterAutospacing="0"/>
        <w:rPr>
          <w:sz w:val="22"/>
          <w:szCs w:val="22"/>
        </w:rPr>
      </w:pPr>
      <w:del w:id="137" w:author="Timothy James Fahey" w:date="2016-02-01T11:00:00Z">
        <w:r w:rsidDel="0053069E">
          <w:rPr>
            <w:sz w:val="22"/>
            <w:szCs w:val="22"/>
          </w:rPr>
          <w:delText>A</w:delText>
        </w:r>
      </w:del>
      <w:r>
        <w:rPr>
          <w:sz w:val="22"/>
          <w:szCs w:val="22"/>
        </w:rPr>
        <w:t xml:space="preserve"> </w:t>
      </w:r>
      <w:proofErr w:type="gramStart"/>
      <w:ins w:id="138" w:author="Timothy James Fahey" w:date="2016-02-01T10:49:00Z">
        <w:r w:rsidR="00BF4ABD">
          <w:rPr>
            <w:sz w:val="22"/>
            <w:szCs w:val="22"/>
          </w:rPr>
          <w:t>whole</w:t>
        </w:r>
        <w:proofErr w:type="gramEnd"/>
        <w:r w:rsidR="00BF4ABD">
          <w:rPr>
            <w:sz w:val="22"/>
            <w:szCs w:val="22"/>
          </w:rPr>
          <w:t xml:space="preserve">-tree harvest </w:t>
        </w:r>
      </w:ins>
      <w:del w:id="139"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r>
        <w:rPr>
          <w:sz w:val="22"/>
          <w:szCs w:val="22"/>
        </w:rPr>
        <w:t xml:space="preserve"> </w:t>
      </w:r>
      <w:ins w:id="140" w:author="Timothy James Fahey" w:date="2016-02-01T11:00:00Z">
        <w:r w:rsidR="0053069E">
          <w:rPr>
            <w:sz w:val="22"/>
            <w:szCs w:val="22"/>
          </w:rPr>
          <w:t xml:space="preserve">which indicates that intensive </w:t>
        </w:r>
      </w:ins>
      <w:del w:id="141" w:author="Timothy James Fahey" w:date="2016-02-01T11:00:00Z">
        <w:r w:rsidDel="0053069E">
          <w:rPr>
            <w:sz w:val="22"/>
            <w:szCs w:val="22"/>
          </w:rPr>
          <w:delText xml:space="preserve">provides evidence that </w:delText>
        </w:r>
      </w:del>
      <w:r>
        <w:rPr>
          <w:sz w:val="22"/>
          <w:szCs w:val="22"/>
        </w:rPr>
        <w:t xml:space="preserve">forest harvest may </w:t>
      </w:r>
      <w:del w:id="142" w:author="Timothy James Fahey" w:date="2016-02-01T11:01:00Z">
        <w:r w:rsidDel="0053069E">
          <w:rPr>
            <w:sz w:val="22"/>
            <w:szCs w:val="22"/>
          </w:rPr>
          <w:delText>intensify</w:delText>
        </w:r>
      </w:del>
      <w:del w:id="143" w:author="Timothy James Fahey" w:date="2016-02-01T11:02:00Z">
        <w:r w:rsidDel="0053069E">
          <w:rPr>
            <w:sz w:val="22"/>
            <w:szCs w:val="22"/>
          </w:rPr>
          <w:delText xml:space="preserve"> the</w:delText>
        </w:r>
      </w:del>
      <w:ins w:id="144"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145" w:author="Timothy James Fahey" w:date="2016-02-01T11:02:00Z">
        <w:r w:rsidR="0053069E">
          <w:rPr>
            <w:sz w:val="22"/>
            <w:szCs w:val="22"/>
          </w:rPr>
          <w:t>.</w:t>
        </w:r>
      </w:ins>
      <w:del w:id="146"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streamwater chemistry in </w:t>
      </w:r>
      <w:r w:rsidR="00485E48">
        <w:rPr>
          <w:sz w:val="22"/>
          <w:szCs w:val="22"/>
        </w:rPr>
        <w:t>W</w:t>
      </w:r>
      <w:r w:rsidR="00C943CE" w:rsidRPr="00CD2788">
        <w:rPr>
          <w:sz w:val="22"/>
          <w:szCs w:val="22"/>
        </w:rPr>
        <w:t>5</w:t>
      </w:r>
      <w:del w:id="147"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148" w:author="Timothy James Fahey" w:date="2016-02-01T11:04:00Z">
        <w:r w:rsidR="00517527">
          <w:rPr>
            <w:sz w:val="22"/>
            <w:szCs w:val="22"/>
          </w:rPr>
          <w:t>Indeed the abundance of the most Ca demanding species, sugar maple, has dramatically declined on W5 (Cleavitt et</w:t>
        </w:r>
      </w:ins>
      <w:ins w:id="149" w:author="Timothy James Fahey" w:date="2016-02-01T11:05:00Z">
        <w:r w:rsidR="00517527">
          <w:rPr>
            <w:sz w:val="22"/>
            <w:szCs w:val="22"/>
          </w:rPr>
          <w:t xml:space="preserve"> </w:t>
        </w:r>
      </w:ins>
      <w:ins w:id="150" w:author="Timothy James Fahey" w:date="2016-02-01T11:04:00Z">
        <w:r w:rsidR="00517527">
          <w:rPr>
            <w:sz w:val="22"/>
            <w:szCs w:val="22"/>
          </w:rPr>
          <w:t xml:space="preserve">al. </w:t>
        </w:r>
        <w:proofErr w:type="gramStart"/>
        <w:r w:rsidR="00517527">
          <w:rPr>
            <w:sz w:val="22"/>
            <w:szCs w:val="22"/>
          </w:rPr>
          <w:t xml:space="preserve">In </w:t>
        </w:r>
      </w:ins>
      <w:ins w:id="151" w:author="Timothy James Fahey" w:date="2016-02-01T11:05:00Z">
        <w:r w:rsidR="00517527">
          <w:rPr>
            <w:sz w:val="22"/>
            <w:szCs w:val="22"/>
          </w:rPr>
          <w:t>prep.).</w:t>
        </w:r>
        <w:proofErr w:type="gramEnd"/>
        <w:r w:rsidR="00517527">
          <w:rPr>
            <w:sz w:val="22"/>
            <w:szCs w:val="22"/>
          </w:rPr>
          <w:t xml:space="preserve"> </w:t>
        </w:r>
      </w:ins>
      <w:ins w:id="152" w:author="Timothy James Fahey" w:date="2016-02-01T11:06:00Z">
        <w:r w:rsidR="00517527">
          <w:rPr>
            <w:sz w:val="22"/>
            <w:szCs w:val="22"/>
          </w:rPr>
          <w:t xml:space="preserve">The rearch on W5 </w:t>
        </w:r>
      </w:ins>
      <w:ins w:id="153" w:author="Bailey, Scott -FS" w:date="2016-02-05T15:29:00Z">
        <w:r w:rsidR="00431CE1">
          <w:rPr>
            <w:sz w:val="22"/>
            <w:szCs w:val="22"/>
          </w:rPr>
          <w:t>a</w:t>
        </w:r>
      </w:ins>
      <w:ins w:id="154" w:author="Timothy James Fahey" w:date="2016-02-01T11:06:00Z">
        <w:r w:rsidR="00517527">
          <w:rPr>
            <w:sz w:val="22"/>
            <w:szCs w:val="22"/>
          </w:rPr>
          <w:t xml:space="preserve">lso indicates that soil C pools are more dynamic than previously thought. We </w:t>
        </w:r>
      </w:ins>
      <w:del w:id="155"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156" w:author="Timothy James Fahey" w:date="2016-02-01T11:06:00Z">
        <w:r w:rsidR="00517527">
          <w:rPr>
            <w:sz w:val="22"/>
            <w:szCs w:val="22"/>
          </w:rPr>
          <w:t>d</w:t>
        </w:r>
      </w:ins>
      <w:r w:rsidR="00C943CE" w:rsidRPr="00CD2788">
        <w:rPr>
          <w:sz w:val="22"/>
          <w:szCs w:val="22"/>
        </w:rPr>
        <w:t xml:space="preserve"> and validate</w:t>
      </w:r>
      <w:ins w:id="157" w:author="Timothy James Fahey" w:date="2016-02-01T11:06:00Z">
        <w:r w:rsidR="00517527">
          <w:rPr>
            <w:sz w:val="22"/>
            <w:szCs w:val="22"/>
          </w:rPr>
          <w:t>d</w:t>
        </w:r>
      </w:ins>
      <w:r w:rsidR="00C943CE" w:rsidRPr="00CD2788">
        <w:rPr>
          <w:sz w:val="22"/>
          <w:szCs w:val="22"/>
        </w:rPr>
        <w:t xml:space="preserve"> two widely used soil carbon (C) models – RothC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rapid recovery of soil C pools </w:t>
      </w:r>
      <w:ins w:id="158" w:author="Timothy James Fahey" w:date="2016-02-01T11:07:00Z">
        <w:r w:rsidR="00517527">
          <w:rPr>
            <w:sz w:val="22"/>
            <w:szCs w:val="22"/>
          </w:rPr>
          <w:t xml:space="preserve">on W5 </w:t>
        </w:r>
      </w:ins>
      <w:r w:rsidR="00C943CE" w:rsidRPr="00CD2788">
        <w:rPr>
          <w:sz w:val="22"/>
          <w:szCs w:val="22"/>
        </w:rPr>
        <w:t>that occurred between post-harvest years 8 and 15.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159" w:author="Timothy James Fahey" w:date="2016-02-01T10:52:00Z">
        <w:r w:rsidR="00BF4ABD">
          <w:rPr>
            <w:sz w:val="22"/>
            <w:szCs w:val="22"/>
          </w:rPr>
          <w:t xml:space="preserve">to </w:t>
        </w:r>
      </w:ins>
      <w:r w:rsidR="006B34AD">
        <w:rPr>
          <w:sz w:val="22"/>
          <w:szCs w:val="22"/>
        </w:rPr>
        <w:t>disturbance than previously thought.</w:t>
      </w:r>
      <w:ins w:id="160" w:author="Timothy James Fahey" w:date="2016-02-01T11:07:00Z">
        <w:r w:rsidR="00517527">
          <w:rPr>
            <w:sz w:val="22"/>
            <w:szCs w:val="22"/>
          </w:rPr>
          <w:t xml:space="preserve"> These dynamic responses of ecosystem processes to forest harvest will continue to provide</w:t>
        </w:r>
      </w:ins>
      <w:ins w:id="161" w:author="Timothy James Fahey" w:date="2016-02-01T11:08:00Z">
        <w:r w:rsidR="00517527">
          <w:rPr>
            <w:sz w:val="22"/>
            <w:szCs w:val="22"/>
          </w:rPr>
          <w:t>…</w:t>
        </w:r>
      </w:ins>
      <w:r w:rsidR="006B34AD">
        <w:rPr>
          <w:sz w:val="22"/>
          <w:szCs w:val="22"/>
        </w:rPr>
        <w:t xml:space="preserve"> </w:t>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500820A5"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commentRangeStart w:id="162"/>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ins w:id="163" w:author="Kevin McGuire" w:date="2016-02-09T08:39:00Z">
        <w:r w:rsidR="00FA5CE4">
          <w:rPr>
            <w:sz w:val="22"/>
            <w:szCs w:val="22"/>
          </w:rPr>
          <w:t>, Benettin et al. 2015</w:t>
        </w:r>
      </w:ins>
      <w:r w:rsidRPr="00CD2788">
        <w:rPr>
          <w:sz w:val="22"/>
          <w:szCs w:val="22"/>
        </w:rPr>
        <w:t>)</w:t>
      </w:r>
      <w:r w:rsidR="00D80856" w:rsidRPr="00CD2788">
        <w:rPr>
          <w:sz w:val="22"/>
          <w:szCs w:val="22"/>
        </w:rPr>
        <w:fldChar w:fldCharType="end"/>
      </w:r>
      <w:commentRangeEnd w:id="162"/>
      <w:r w:rsidR="00D84230">
        <w:rPr>
          <w:rStyle w:val="CommentReference"/>
          <w:rFonts w:asciiTheme="minorHAnsi" w:eastAsiaTheme="minorEastAsia" w:hAnsiTheme="minorHAnsi" w:cstheme="minorBidi"/>
        </w:rPr>
        <w:commentReference w:id="162"/>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164"/>
      <w:r w:rsidR="00147324">
        <w:rPr>
          <w:sz w:val="22"/>
          <w:szCs w:val="22"/>
        </w:rPr>
        <w:t>Greene et al. 2008</w:t>
      </w:r>
      <w:commentRangeEnd w:id="164"/>
      <w:r w:rsidR="00147324">
        <w:rPr>
          <w:rStyle w:val="CommentReference"/>
          <w:rFonts w:asciiTheme="minorHAnsi" w:eastAsiaTheme="minorEastAsia" w:hAnsiTheme="minorHAnsi" w:cstheme="minorBidi"/>
        </w:rPr>
        <w:commentReference w:id="164"/>
      </w:r>
      <w:r w:rsidR="00147324">
        <w:rPr>
          <w:sz w:val="22"/>
          <w:szCs w:val="22"/>
        </w:rPr>
        <w:t>)</w:t>
      </w:r>
      <w:r w:rsidRPr="00CD2788">
        <w:rPr>
          <w:sz w:val="22"/>
          <w:szCs w:val="22"/>
        </w:rPr>
        <w:t xml:space="preserve">. </w:t>
      </w:r>
      <w:r w:rsidR="00000921">
        <w:rPr>
          <w:sz w:val="22"/>
          <w:szCs w:val="22"/>
        </w:rPr>
        <w:t xml:space="preserve">Spatial patterns of vegetation, </w:t>
      </w:r>
      <w:ins w:id="165" w:author="Timothy James Fahey" w:date="2016-02-01T11:11:00Z">
        <w:r w:rsidR="00517527">
          <w:rPr>
            <w:sz w:val="22"/>
            <w:szCs w:val="22"/>
          </w:rPr>
          <w:t xml:space="preserve">resulting </w:t>
        </w:r>
      </w:ins>
      <w:r w:rsidR="00000921">
        <w:rPr>
          <w:sz w:val="22"/>
          <w:szCs w:val="22"/>
        </w:rPr>
        <w:t>in part</w:t>
      </w:r>
      <w:del w:id="166"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 determine the spatial patte</w:t>
      </w:r>
      <w:r w:rsidR="00413494">
        <w:rPr>
          <w:sz w:val="22"/>
          <w:szCs w:val="22"/>
        </w:rPr>
        <w:t>rns of many songbird populations</w:t>
      </w:r>
      <w:r w:rsidR="00000921">
        <w:rPr>
          <w:sz w:val="22"/>
          <w:szCs w:val="22"/>
        </w:rPr>
        <w:t xml:space="preserve">; </w:t>
      </w:r>
      <w:commentRangeStart w:id="167"/>
      <w:r w:rsidR="00000921">
        <w:rPr>
          <w:sz w:val="22"/>
          <w:szCs w:val="22"/>
        </w:rPr>
        <w:t xml:space="preserve">these patterns </w:t>
      </w:r>
      <w:commentRangeEnd w:id="167"/>
      <w:r w:rsidR="00431CE1">
        <w:rPr>
          <w:rStyle w:val="CommentReference"/>
          <w:rFonts w:asciiTheme="minorHAnsi" w:eastAsiaTheme="minorEastAsia" w:hAnsiTheme="minorHAnsi" w:cstheme="minorBidi"/>
        </w:rPr>
        <w:commentReference w:id="167"/>
      </w:r>
      <w:r w:rsidR="00000921">
        <w:rPr>
          <w:sz w:val="22"/>
          <w:szCs w:val="22"/>
        </w:rPr>
        <w:t xml:space="preserve">tend to remain </w:t>
      </w:r>
      <w:r w:rsidR="00850A60">
        <w:rPr>
          <w:sz w:val="22"/>
          <w:szCs w:val="22"/>
        </w:rPr>
        <w:t xml:space="preserve">nearly </w:t>
      </w:r>
      <w:r w:rsidR="00000921">
        <w:rPr>
          <w:sz w:val="22"/>
          <w:szCs w:val="22"/>
        </w:rPr>
        <w:t xml:space="preserve">constant from year to year despite large changes in songbird abundance (Halworth </w:t>
      </w:r>
      <w:r w:rsidR="00850A60">
        <w:rPr>
          <w:sz w:val="22"/>
          <w:szCs w:val="22"/>
        </w:rPr>
        <w:t xml:space="preserve">et al. in </w:t>
      </w:r>
      <w:commentRangeStart w:id="168"/>
      <w:r w:rsidR="00850A60">
        <w:rPr>
          <w:sz w:val="22"/>
          <w:szCs w:val="22"/>
        </w:rPr>
        <w:t>prep</w:t>
      </w:r>
      <w:commentRangeEnd w:id="168"/>
      <w:r w:rsidR="00517527">
        <w:rPr>
          <w:rStyle w:val="CommentReference"/>
          <w:rFonts w:asciiTheme="minorHAnsi" w:eastAsiaTheme="minorEastAsia" w:hAnsiTheme="minorHAnsi" w:cstheme="minorBidi"/>
        </w:rPr>
        <w:commentReference w:id="168"/>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77777777"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 xml:space="preserve">aper on N (Yanai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Groffman</w:t>
      </w:r>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Fahey et al. 2010, Raciti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 xml:space="preserve">A more reflective type of synthesis is provided by two of the long-term leaders of the HBR project, Richard Holmes and </w:t>
      </w:r>
      <w:r w:rsidR="007E7B2B">
        <w:rPr>
          <w:rFonts w:ascii="Times New Roman" w:hAnsi="Times New Roman" w:cs="Times New Roman"/>
        </w:rPr>
        <w:lastRenderedPageBreak/>
        <w:t>Gene Likens, who have written a book that illustrates the changes they have seen in the HBR ecosystem over the 50+ years of the study, and further changes that are likely in the future (Holmes and Likens in press).</w:t>
      </w:r>
    </w:p>
    <w:p w14:paraId="1CB59E57" w14:textId="77777777"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Models, </w:t>
      </w:r>
      <w:commentRangeStart w:id="169"/>
      <w:r w:rsidRPr="00CD2788">
        <w:rPr>
          <w:rFonts w:ascii="Times New Roman" w:hAnsi="Times New Roman" w:cs="Times New Roman"/>
        </w:rPr>
        <w:t>driven by long-term data</w:t>
      </w:r>
      <w:commentRangeEnd w:id="169"/>
      <w:r w:rsidR="00E142F0">
        <w:rPr>
          <w:rStyle w:val="CommentReference"/>
        </w:rPr>
        <w:commentReference w:id="169"/>
      </w:r>
      <w:r w:rsidRPr="00CD2788">
        <w:rPr>
          <w:rFonts w:ascii="Times New Roman" w:hAnsi="Times New Roman" w:cs="Times New Roman"/>
        </w:rPr>
        <w:t xml:space="preserve">,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r w:rsidR="009560B4">
        <w:rPr>
          <w:rFonts w:ascii="Times New Roman" w:hAnsi="Times New Roman" w:cs="Times New Roman"/>
        </w:rPr>
        <w:t xml:space="preserve">PnET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7E882B3F" w14:textId="40A52C6A"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170"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171"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0)</w:t>
      </w:r>
      <w:r w:rsidR="00D80856"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172"/>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D80856" w:rsidRPr="00CD2788">
        <w:rPr>
          <w:rFonts w:ascii="Times New Roman" w:hAnsi="Times New Roman" w:cs="Times New Roman"/>
        </w:rPr>
        <w:fldChar w:fldCharType="end"/>
      </w:r>
      <w:commentRangeEnd w:id="172"/>
      <w:r w:rsidR="006F1A31">
        <w:rPr>
          <w:rStyle w:val="CommentReference"/>
        </w:rPr>
        <w:commentReference w:id="172"/>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10"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173" w:author="Timothy James Fahey" w:date="2016-02-01T11:15:00Z">
        <w:r w:rsidR="00F804D0">
          <w:rPr>
            <w:rFonts w:ascii="Times New Roman" w:hAnsi="Times New Roman" w:cs="Times New Roman"/>
          </w:rPr>
          <w:t>BR</w:t>
        </w:r>
      </w:ins>
      <w:del w:id="174"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Fahey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313B4DB3"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papers that have been cited a total of 3379 times</w:t>
      </w:r>
      <w:proofErr w:type="gramStart"/>
      <w:r w:rsidR="00C943CE" w:rsidRPr="00CD2788">
        <w:rPr>
          <w:rFonts w:eastAsia="MS PGothic"/>
          <w:bCs/>
          <w:color w:val="000000" w:themeColor="text1"/>
          <w:kern w:val="24"/>
          <w:sz w:val="22"/>
          <w:szCs w:val="22"/>
        </w:rPr>
        <w:t>;</w:t>
      </w:r>
      <w:proofErr w:type="gramEnd"/>
      <w:r w:rsidR="00C943CE" w:rsidRPr="00CD2788">
        <w:rPr>
          <w:rFonts w:eastAsia="MS PGothic"/>
          <w:bCs/>
          <w:color w:val="000000" w:themeColor="text1"/>
          <w:kern w:val="24"/>
          <w:sz w:val="22"/>
          <w:szCs w:val="22"/>
        </w:rPr>
        <w:t xml:space="preserve"> with an H-index of ~30, and an i10-index of 95. HBR investigators have used LTER funding to generate synergies with other funded research from NSF and other agencies including projects on winter climate change, N gas fluxes, </w:t>
      </w:r>
      <w:commentRangeStart w:id="175"/>
      <w:ins w:id="176" w:author="Kevin McGuire" w:date="2016-02-09T08:54:00Z">
        <w:r w:rsidR="00AB543B">
          <w:rPr>
            <w:rFonts w:eastAsia="MS PGothic"/>
            <w:bCs/>
            <w:color w:val="000000" w:themeColor="text1"/>
            <w:kern w:val="24"/>
            <w:sz w:val="22"/>
            <w:szCs w:val="22"/>
          </w:rPr>
          <w:t>l</w:t>
        </w:r>
        <w:r w:rsidR="00AB543B" w:rsidRPr="00AB543B">
          <w:rPr>
            <w:rFonts w:eastAsia="MS PGothic"/>
            <w:bCs/>
            <w:color w:val="000000" w:themeColor="text1"/>
            <w:kern w:val="24"/>
            <w:sz w:val="22"/>
            <w:szCs w:val="22"/>
          </w:rPr>
          <w:t>andform controls on hydrologic flowpaths and pedogenesis</w:t>
        </w:r>
        <w:commentRangeEnd w:id="175"/>
        <w:r w:rsidR="00AB543B">
          <w:rPr>
            <w:rStyle w:val="CommentReference"/>
            <w:rFonts w:asciiTheme="minorHAnsi" w:eastAsiaTheme="minorEastAsia" w:hAnsiTheme="minorHAnsi" w:cstheme="minorBidi"/>
          </w:rPr>
          <w:commentReference w:id="175"/>
        </w:r>
      </w:ins>
      <w:del w:id="178" w:author="Kevin McGuire" w:date="2016-02-09T08:54:00Z">
        <w:r w:rsidR="00C943CE" w:rsidRPr="00CD2788" w:rsidDel="00AB543B">
          <w:rPr>
            <w:rFonts w:eastAsia="MS PGothic"/>
            <w:bCs/>
            <w:color w:val="000000" w:themeColor="text1"/>
            <w:kern w:val="24"/>
            <w:sz w:val="22"/>
            <w:szCs w:val="22"/>
          </w:rPr>
          <w:delText>hydropedology</w:delText>
        </w:r>
      </w:del>
      <w:r w:rsidR="00C943CE" w:rsidRPr="00CD2788">
        <w:rPr>
          <w:rFonts w:eastAsia="MS PGothic"/>
          <w:bCs/>
          <w:color w:val="000000" w:themeColor="text1"/>
          <w:kern w:val="24"/>
          <w:sz w:val="22"/>
          <w:szCs w:val="22"/>
        </w:rPr>
        <w:t xml:space="preserve">,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w:t>
      </w:r>
      <w:proofErr w:type="gramStart"/>
      <w:r w:rsidR="00C943CE" w:rsidRPr="00CD2788">
        <w:rPr>
          <w:rFonts w:eastAsia="MS PGothic"/>
          <w:color w:val="000000" w:themeColor="text1"/>
          <w:kern w:val="24"/>
          <w:sz w:val="22"/>
          <w:szCs w:val="22"/>
        </w:rPr>
        <w:t>school-yard</w:t>
      </w:r>
      <w:proofErr w:type="gramEnd"/>
      <w:r w:rsidR="00C943CE" w:rsidRPr="00CD2788">
        <w:rPr>
          <w:rFonts w:eastAsia="MS PGothic"/>
          <w:color w:val="000000" w:themeColor="text1"/>
          <w:kern w:val="24"/>
          <w:sz w:val="22"/>
          <w:szCs w:val="22"/>
        </w:rPr>
        <w:t xml:space="preserve">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Cleavitt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lastRenderedPageBreak/>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179"/>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180"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181"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179"/>
      <w:r w:rsidR="00F804D0">
        <w:rPr>
          <w:rStyle w:val="CommentReference"/>
          <w:rFonts w:asciiTheme="minorHAnsi" w:eastAsiaTheme="minorEastAsia" w:hAnsiTheme="minorHAnsi" w:cstheme="minorBidi"/>
        </w:rPr>
        <w:commentReference w:id="179"/>
      </w:r>
      <w:r w:rsidR="00C943CE" w:rsidRPr="00CD2788">
        <w:rPr>
          <w:rFonts w:eastAsia="MS PGothic"/>
          <w:color w:val="000000" w:themeColor="text1"/>
          <w:kern w:val="24"/>
          <w:sz w:val="22"/>
          <w:szCs w:val="22"/>
        </w:rPr>
        <w:t>.</w:t>
      </w:r>
      <w:del w:id="182"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2015a; Capps et al. in review; 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 xml:space="preserve">nocore et al in </w:t>
      </w:r>
      <w:proofErr w:type="gramStart"/>
      <w:r w:rsidR="00C943CE" w:rsidRPr="006138AB">
        <w:rPr>
          <w:rFonts w:eastAsia="MS PGothic"/>
          <w:color w:val="000000" w:themeColor="text1"/>
          <w:kern w:val="24"/>
          <w:sz w:val="22"/>
          <w:szCs w:val="22"/>
        </w:rPr>
        <w:t>review )</w:t>
      </w:r>
      <w:proofErr w:type="gramEnd"/>
      <w:r w:rsidR="00C943CE" w:rsidRPr="006138AB">
        <w:rPr>
          <w:rFonts w:eastAsia="MS PGothic"/>
          <w:color w:val="000000" w:themeColor="text1"/>
          <w:kern w:val="24"/>
          <w:sz w:val="22"/>
          <w:szCs w:val="22"/>
        </w:rPr>
        <w:t xml:space="preserve">,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49BC84C8"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183" w:author="Timothy James Fahey" w:date="2016-02-01T11:21:00Z">
        <w:r w:rsidR="00F804D0">
          <w:rPr>
            <w:sz w:val="22"/>
            <w:szCs w:val="22"/>
          </w:rPr>
          <w:t xml:space="preserve">should be </w:t>
        </w:r>
      </w:ins>
      <w:del w:id="184"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microbial and stream ecology did not appear as a strong emphasis of the LTER research; and 4) a seeming reluctance on the part of current H</w:t>
      </w:r>
      <w:ins w:id="185" w:author="Timothy James Fahey" w:date="2016-02-01T11:21:00Z">
        <w:r w:rsidR="00F804D0">
          <w:rPr>
            <w:sz w:val="22"/>
            <w:szCs w:val="22"/>
          </w:rPr>
          <w:t>BR</w:t>
        </w:r>
      </w:ins>
      <w:del w:id="186"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77777777"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229070AC"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187" w:author="Timothy James Fahey" w:date="2016-02-01T11:31:00Z">
        <w:r>
          <w:rPr>
            <w:rFonts w:ascii="Times New Roman" w:hAnsi="Times New Roman" w:cs="Times New Roman"/>
          </w:rPr>
          <w:t xml:space="preserve">Evapotranspiration in the reference watershed, </w:t>
        </w:r>
        <w:del w:id="188" w:author="Kevin McGuire" w:date="2016-02-09T08:58:00Z">
          <w:r w:rsidDel="00095668">
            <w:rPr>
              <w:rFonts w:ascii="Times New Roman" w:hAnsi="Times New Roman" w:cs="Times New Roman"/>
            </w:rPr>
            <w:delText>measured</w:delText>
          </w:r>
        </w:del>
      </w:ins>
      <w:ins w:id="189" w:author="Kevin McGuire" w:date="2016-02-09T08:58:00Z">
        <w:r w:rsidR="00095668">
          <w:rPr>
            <w:rFonts w:ascii="Times New Roman" w:hAnsi="Times New Roman" w:cs="Times New Roman"/>
          </w:rPr>
          <w:t>determined</w:t>
        </w:r>
      </w:ins>
      <w:ins w:id="190" w:author="Timothy James Fahey" w:date="2016-02-01T11:31:00Z">
        <w:r>
          <w:rPr>
            <w:rFonts w:ascii="Times New Roman" w:hAnsi="Times New Roman" w:cs="Times New Roman"/>
          </w:rPr>
          <w:t xml:space="preserve"> as the difference between annual precipitation and stream discharge, has significantly declined over</w:t>
        </w:r>
      </w:ins>
      <w:ins w:id="191" w:author="Timothy James Fahey" w:date="2016-02-01T11:33:00Z">
        <w:r>
          <w:rPr>
            <w:rFonts w:ascii="Times New Roman" w:hAnsi="Times New Roman" w:cs="Times New Roman"/>
          </w:rPr>
          <w:t xml:space="preserve"> the period of record despite gradually increasing air temperature</w:t>
        </w:r>
      </w:ins>
      <w:ins w:id="192" w:author="Timothy James Fahey" w:date="2016-02-01T11:34:00Z">
        <w:r>
          <w:rPr>
            <w:rFonts w:ascii="Times New Roman" w:hAnsi="Times New Roman" w:cs="Times New Roman"/>
          </w:rPr>
          <w:t>.</w:t>
        </w:r>
      </w:ins>
      <w:del w:id="193"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194"/>
        <w:r w:rsidR="005E1688" w:rsidDel="00211ACC">
          <w:rPr>
            <w:rFonts w:ascii="Times New Roman" w:hAnsi="Times New Roman" w:cs="Times New Roman"/>
          </w:rPr>
          <w:delText>predicted</w:delText>
        </w:r>
        <w:commentRangeEnd w:id="194"/>
        <w:r w:rsidDel="00211ACC">
          <w:rPr>
            <w:rStyle w:val="CommentReference"/>
          </w:rPr>
          <w:commentReference w:id="194"/>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195"/>
        <w:r w:rsidR="00EA51E6" w:rsidRPr="00CD2788" w:rsidDel="00211ACC">
          <w:rPr>
            <w:rFonts w:ascii="Times New Roman" w:hAnsi="Times New Roman" w:cs="Times New Roman"/>
          </w:rPr>
          <w:delText>decade</w:delText>
        </w:r>
        <w:commentRangeEnd w:id="195"/>
        <w:r w:rsidDel="00211ACC">
          <w:rPr>
            <w:rStyle w:val="CommentReference"/>
          </w:rPr>
          <w:commentReference w:id="195"/>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297AF71E" w:rsidR="00FC5720" w:rsidRPr="00CD2788" w:rsidRDefault="00C24B13"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Ca is</w:t>
      </w:r>
      <w:del w:id="196" w:author="Timothy James Fahey" w:date="2016-02-01T11:26:00Z">
        <w:r w:rsidRPr="00CD2788" w:rsidDel="00211ACC">
          <w:rPr>
            <w:rFonts w:ascii="Times New Roman" w:hAnsi="Times New Roman" w:cs="Times New Roman"/>
          </w:rPr>
          <w:delText xml:space="preserve"> generally</w:delText>
        </w:r>
      </w:del>
      <w:r w:rsidRPr="00CD2788">
        <w:rPr>
          <w:rFonts w:ascii="Times New Roman" w:hAnsi="Times New Roman" w:cs="Times New Roman"/>
        </w:rPr>
        <w:t xml:space="preserve"> not considered a limiting element in temperate forests, </w:t>
      </w:r>
      <w:r w:rsidR="00E41341">
        <w:rPr>
          <w:rFonts w:ascii="Times New Roman" w:hAnsi="Times New Roman" w:cs="Times New Roman"/>
        </w:rPr>
        <w:t xml:space="preserve">but </w:t>
      </w:r>
      <w:r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197" w:author="Timothy James Fahey" w:date="2016-02-01T11:26:00Z">
        <w:r w:rsidR="00211ACC">
          <w:rPr>
            <w:rFonts w:ascii="Times New Roman" w:hAnsi="Times New Roman" w:cs="Times New Roman"/>
          </w:rPr>
          <w:t>forest</w:t>
        </w:r>
      </w:ins>
      <w:del w:id="198"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199"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200"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201"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lastRenderedPageBreak/>
        <w:t xml:space="preserve">N export in streamwater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r w:rsidRPr="00E41341">
        <w:rPr>
          <w:rFonts w:ascii="Times New Roman" w:hAnsi="Times New Roman" w:cs="Times New Roman"/>
        </w:rPr>
        <w:t xml:space="preserve">Net primary production (NPP) is very stable from year to year at HBR, while abundance of the main 1° consumers in the green food web (Lepidoptera) fluctuates dramatically (&gt;30-fold), along with reproduction and abundance of the most important 2° consumers, Neotropical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redicting 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 xml:space="preserve">thers are intense and episodic, such as ice storms, </w:t>
      </w:r>
      <w:proofErr w:type="gramStart"/>
      <w:r w:rsidRPr="00CD2788">
        <w:rPr>
          <w:rFonts w:ascii="Times New Roman" w:hAnsi="Times New Roman" w:cs="Times New Roman"/>
        </w:rPr>
        <w:t>wind storms</w:t>
      </w:r>
      <w:proofErr w:type="gramEnd"/>
      <w:r w:rsidRPr="00CD2788">
        <w:rPr>
          <w:rFonts w:ascii="Times New Roman" w:hAnsi="Times New Roman" w:cs="Times New Roman"/>
        </w:rPr>
        <w:t>,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0CEBEDE0"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w:t>
      </w:r>
      <w:proofErr w:type="gramStart"/>
      <w:r w:rsidR="00C82774">
        <w:rPr>
          <w:rFonts w:ascii="Times New Roman" w:hAnsi="Times New Roman" w:cs="Times New Roman"/>
        </w:rPr>
        <w:t>cross-cutting</w:t>
      </w:r>
      <w:proofErr w:type="gramEnd"/>
      <w:r w:rsidR="00C82774">
        <w:rPr>
          <w:rFonts w:ascii="Times New Roman" w:hAnsi="Times New Roman" w:cs="Times New Roman"/>
        </w:rPr>
        <w:t xml:space="preserve">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202" w:author="Timothy James Fahey" w:date="2016-02-01T12:08:00Z">
        <w:r w:rsidR="00D12CB5">
          <w:rPr>
            <w:rFonts w:ascii="Times New Roman" w:hAnsi="Times New Roman" w:cs="Times New Roman"/>
          </w:rPr>
          <w:t xml:space="preserve">soil parent materials </w:t>
        </w:r>
      </w:ins>
      <w:del w:id="203"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 xml:space="preserve">and topography are essentially fixed on ecological time scales, </w:t>
      </w:r>
      <w:del w:id="204" w:author="Kevin McGuire" w:date="2016-02-09T09:06:00Z">
        <w:r w:rsidR="00C82774" w:rsidRPr="00CD2788" w:rsidDel="00991F20">
          <w:rPr>
            <w:rFonts w:ascii="Times New Roman" w:hAnsi="Times New Roman" w:cs="Times New Roman"/>
          </w:rPr>
          <w:delText xml:space="preserve">other aspects of </w:delText>
        </w:r>
      </w:del>
      <w:r w:rsidR="00C82774" w:rsidRPr="00CD2788">
        <w:rPr>
          <w:rFonts w:ascii="Times New Roman" w:hAnsi="Times New Roman" w:cs="Times New Roman"/>
        </w:rPr>
        <w:t>the spatial template</w:t>
      </w:r>
      <w:ins w:id="205" w:author="Kevin McGuire" w:date="2016-02-09T09:11:00Z">
        <w:r w:rsidR="009E35AE">
          <w:rPr>
            <w:rFonts w:ascii="Times New Roman" w:hAnsi="Times New Roman" w:cs="Times New Roman"/>
          </w:rPr>
          <w:t xml:space="preserve"> </w:t>
        </w:r>
        <w:r w:rsidR="009E35AE" w:rsidRPr="009E35AE">
          <w:rPr>
            <w:rFonts w:ascii="Times New Roman" w:hAnsi="Times New Roman" w:cs="Times New Roman"/>
          </w:rPr>
          <w:t>structure</w:t>
        </w:r>
        <w:r w:rsidR="009E35AE">
          <w:rPr>
            <w:rFonts w:ascii="Times New Roman" w:hAnsi="Times New Roman" w:cs="Times New Roman"/>
          </w:rPr>
          <w:t>s</w:t>
        </w:r>
        <w:r w:rsidR="009E35AE" w:rsidRPr="009E35AE">
          <w:rPr>
            <w:rFonts w:ascii="Times New Roman" w:hAnsi="Times New Roman" w:cs="Times New Roman"/>
          </w:rPr>
          <w:t xml:space="preserve"> patterns of ecological processes across the landscape</w:t>
        </w:r>
      </w:ins>
      <w:r w:rsidR="00C82774" w:rsidRPr="00CD2788">
        <w:rPr>
          <w:rFonts w:ascii="Times New Roman" w:hAnsi="Times New Roman" w:cs="Times New Roman"/>
        </w:rPr>
        <w:t xml:space="preserve"> </w:t>
      </w:r>
      <w:ins w:id="206" w:author="Kevin McGuire" w:date="2016-02-09T09:11:00Z">
        <w:r w:rsidR="009E35AE">
          <w:rPr>
            <w:rFonts w:ascii="Times New Roman" w:hAnsi="Times New Roman" w:cs="Times New Roman"/>
          </w:rPr>
          <w:t xml:space="preserve">and </w:t>
        </w:r>
      </w:ins>
      <w:del w:id="207" w:author="Kevin McGuire" w:date="2016-02-09T09:06:00Z">
        <w:r w:rsidR="00C82774" w:rsidRPr="00CD2788" w:rsidDel="00991F20">
          <w:rPr>
            <w:rFonts w:ascii="Times New Roman" w:hAnsi="Times New Roman" w:cs="Times New Roman"/>
          </w:rPr>
          <w:delText xml:space="preserve">can </w:delText>
        </w:r>
      </w:del>
      <w:ins w:id="208" w:author="Kevin McGuire" w:date="2016-02-09T09:06:00Z">
        <w:r w:rsidR="00991F20">
          <w:rPr>
            <w:rFonts w:ascii="Times New Roman" w:hAnsi="Times New Roman" w:cs="Times New Roman"/>
          </w:rPr>
          <w:t>provides differential</w:t>
        </w:r>
        <w:r w:rsidR="00991F20" w:rsidRPr="00CD2788">
          <w:rPr>
            <w:rFonts w:ascii="Times New Roman" w:hAnsi="Times New Roman" w:cs="Times New Roman"/>
          </w:rPr>
          <w:t xml:space="preserve"> </w:t>
        </w:r>
      </w:ins>
      <w:del w:id="209" w:author="Kevin McGuire" w:date="2016-02-09T09:06:00Z">
        <w:r w:rsidR="00C82774" w:rsidRPr="00CD2788" w:rsidDel="00991F20">
          <w:rPr>
            <w:rFonts w:ascii="Times New Roman" w:hAnsi="Times New Roman" w:cs="Times New Roman"/>
          </w:rPr>
          <w:delText>v</w:delText>
        </w:r>
        <w:r w:rsidR="00C82774" w:rsidDel="00991F20">
          <w:rPr>
            <w:rFonts w:ascii="Times New Roman" w:hAnsi="Times New Roman" w:cs="Times New Roman"/>
          </w:rPr>
          <w:delText>ary in</w:delText>
        </w:r>
      </w:del>
      <w:r w:rsidR="00C82774">
        <w:rPr>
          <w:rFonts w:ascii="Times New Roman" w:hAnsi="Times New Roman" w:cs="Times New Roman"/>
        </w:rPr>
        <w:t xml:space="preserve"> response</w:t>
      </w:r>
      <w:ins w:id="210" w:author="Kevin McGuire" w:date="2016-02-09T09:07:00Z">
        <w:r w:rsidR="00991F20">
          <w:rPr>
            <w:rFonts w:ascii="Times New Roman" w:hAnsi="Times New Roman" w:cs="Times New Roman"/>
          </w:rPr>
          <w:t>s</w:t>
        </w:r>
      </w:ins>
      <w:r w:rsidR="00C82774">
        <w:rPr>
          <w:rFonts w:ascii="Times New Roman" w:hAnsi="Times New Roman" w:cs="Times New Roman"/>
        </w:rPr>
        <w:t xml:space="preserv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lastRenderedPageBreak/>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211"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212" w:author="Timothy James Fahey" w:date="2016-02-01T12:10:00Z">
        <w:r w:rsidR="00D12CB5">
          <w:rPr>
            <w:rFonts w:ascii="Times New Roman" w:hAnsi="Times New Roman" w:cs="Times New Roman"/>
          </w:rPr>
          <w:t>y</w:t>
        </w:r>
      </w:ins>
      <w:del w:id="213"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214" w:author="Timothy James Fahey" w:date="2016-02-01T12:10:00Z">
        <w:r w:rsidR="00D12CB5">
          <w:rPr>
            <w:rFonts w:ascii="Times New Roman" w:hAnsi="Times New Roman" w:cs="Times New Roman"/>
          </w:rPr>
          <w:t>seeks</w:t>
        </w:r>
      </w:ins>
      <w:del w:id="215"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216" w:author="Timothy James Fahey" w:date="2016-02-01T12:10:00Z">
        <w:r w:rsidR="00D12CB5">
          <w:rPr>
            <w:rFonts w:ascii="Times New Roman" w:hAnsi="Times New Roman" w:cs="Times New Roman"/>
          </w:rPr>
          <w:t>on</w:t>
        </w:r>
      </w:ins>
      <w:del w:id="217"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legacies of past air pollution, particularly depletion of exchangeable cations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w:t>
      </w:r>
      <w:proofErr w:type="gramStart"/>
      <w:r w:rsidRPr="00CD2788">
        <w:rPr>
          <w:rFonts w:ascii="Times New Roman" w:hAnsi="Times New Roman" w:cs="Times New Roman"/>
        </w:rPr>
        <w:t>are the soil</w:t>
      </w:r>
      <w:proofErr w:type="gramEnd"/>
      <w:r w:rsidRPr="00CD2788">
        <w:rPr>
          <w:rFonts w:ascii="Times New Roman" w:hAnsi="Times New Roman" w:cs="Times New Roman"/>
        </w:rPr>
        <w:t xml:space="preserve">,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w:t>
      </w:r>
      <w:del w:id="218"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proofErr w:type="gramStart"/>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proofErr w:type="gramEnd"/>
      <w:r w:rsidR="00A743EB">
        <w:rPr>
          <w:rFonts w:ascii="Times New Roman" w:hAnsi="Times New Roman" w:cs="Times New Roman"/>
        </w:rPr>
        <w:t xml:space="preserve"> </w:t>
      </w:r>
    </w:p>
    <w:p w14:paraId="21A3F35F" w14:textId="5565A76C"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t>
      </w:r>
      <w:proofErr w:type="gramStart"/>
      <w:r w:rsidR="00072CAD">
        <w:rPr>
          <w:rFonts w:ascii="Times New Roman" w:hAnsi="Times New Roman" w:cs="Times New Roman"/>
        </w:rPr>
        <w:t>watershed</w:t>
      </w:r>
      <w:proofErr w:type="gramEnd"/>
      <w:r w:rsidR="00072CAD">
        <w:rPr>
          <w:rFonts w:ascii="Times New Roman" w:hAnsi="Times New Roman" w:cs="Times New Roman"/>
        </w:rPr>
        <w:t xml:space="preserve"> have been experimentally manipulated (Table 2). </w:t>
      </w:r>
      <w:r w:rsidR="000F6F15" w:rsidRPr="00CD2788">
        <w:rPr>
          <w:rFonts w:ascii="Times New Roman" w:hAnsi="Times New Roman" w:cs="Times New Roman"/>
        </w:rPr>
        <w:t>Increasingly we have broadened the scope of our stud</w:t>
      </w:r>
      <w:ins w:id="219" w:author="Timothy James Fahey" w:date="2016-02-01T12:13:00Z">
        <w:r w:rsidR="00D12CB5">
          <w:rPr>
            <w:rFonts w:ascii="Times New Roman" w:hAnsi="Times New Roman" w:cs="Times New Roman"/>
          </w:rPr>
          <w:t>y</w:t>
        </w:r>
      </w:ins>
      <w:del w:id="220"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221" w:author="Timothy James Fahey" w:date="2016-02-01T12:13:00Z">
        <w:r w:rsidR="00D12CB5">
          <w:rPr>
            <w:rFonts w:ascii="Times New Roman" w:hAnsi="Times New Roman" w:cs="Times New Roman"/>
          </w:rPr>
          <w:t xml:space="preserve"> (refs).</w:t>
        </w:r>
      </w:ins>
      <w:del w:id="222"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For example, we conduct complementary research at the Bartlett Experimental Forest (BEF), located about 30 km east of the HBR, where silvicultural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r w:rsidRPr="00CD2788">
          <w:rPr>
            <w:rStyle w:val="Hyperlink"/>
            <w:rFonts w:ascii="Times New Roman" w:hAnsi="Times New Roman" w:cs="Times New Roman"/>
          </w:rPr>
          <w:t>AmeriFlux</w:t>
        </w:r>
      </w:hyperlink>
      <w:r w:rsidRPr="00CD2788">
        <w:rPr>
          <w:rFonts w:ascii="Times New Roman" w:hAnsi="Times New Roman" w:cs="Times New Roman"/>
        </w:rPr>
        <w:t xml:space="preserve"> network.</w:t>
      </w:r>
      <w:r>
        <w:rPr>
          <w:rFonts w:ascii="Times New Roman" w:hAnsi="Times New Roman" w:cs="Times New Roman"/>
        </w:rPr>
        <w:t xml:space="preserve"> </w:t>
      </w:r>
      <w:r w:rsidRPr="00CD2788">
        <w:rPr>
          <w:rFonts w:ascii="Times New Roman" w:hAnsi="Times New Roman" w:cs="Times New Roman"/>
        </w:rPr>
        <w:t>Recent improvements in techniques for using eddy covariance in complex terrain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proofErr w:type="gramStart"/>
      <w:r w:rsidRPr="00CD2788">
        <w:rPr>
          <w:rFonts w:ascii="Times New Roman" w:hAnsi="Times New Roman" w:cs="Times New Roman"/>
        </w:rPr>
        <w:t>and</w:t>
      </w:r>
      <w:proofErr w:type="gramEnd"/>
      <w:r w:rsidRPr="00CD2788">
        <w:rPr>
          <w:rFonts w:ascii="Times New Roman" w:hAnsi="Times New Roman" w:cs="Times New Roman"/>
        </w:rPr>
        <w:t xml:space="preserve"> we </w:t>
      </w:r>
      <w:ins w:id="223" w:author="Timothy James Fahey" w:date="2016-02-01T12:15:00Z">
        <w:r w:rsidR="00D12CB5">
          <w:rPr>
            <w:rFonts w:ascii="Times New Roman" w:hAnsi="Times New Roman" w:cs="Times New Roman"/>
          </w:rPr>
          <w:t>propose comparative studies to resolve unexplained differences in C budgets between these sites (ref.).</w:t>
        </w:r>
      </w:ins>
      <w:del w:id="224"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225"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226"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227" w:author="Timothy James Fahey" w:date="2016-02-01T12:17:00Z">
        <w:r w:rsidR="00D12CB5">
          <w:rPr>
            <w:rFonts w:ascii="Times New Roman" w:hAnsi="Times New Roman" w:cs="Times New Roman"/>
          </w:rPr>
          <w:t xml:space="preserve">and collaborative studies </w:t>
        </w:r>
      </w:ins>
      <w:del w:id="228"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229"/>
      <w:r w:rsidRPr="00CD2788">
        <w:rPr>
          <w:rFonts w:ascii="Times New Roman" w:hAnsi="Times New Roman" w:cs="Times New Roman"/>
        </w:rPr>
        <w:t>including</w:t>
      </w:r>
      <w:commentRangeEnd w:id="229"/>
      <w:r w:rsidR="00024966">
        <w:rPr>
          <w:rStyle w:val="CommentReference"/>
        </w:rPr>
        <w:commentReference w:id="229"/>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ments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ollastonite)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s removed. Herbicided 1966-8</w:t>
            </w:r>
            <w:proofErr w:type="gramStart"/>
            <w:r>
              <w:rPr>
                <w:rFonts w:ascii="Times New Roman" w:hAnsi="Times New Roman" w:cs="Times New Roman"/>
              </w:rPr>
              <w:t>;</w:t>
            </w:r>
            <w:proofErr w:type="gramEnd"/>
            <w:r>
              <w:rPr>
                <w:rFonts w:ascii="Times New Roman" w:hAnsi="Times New Roman" w:cs="Times New Roman"/>
              </w:rPr>
              <w:t xml:space="preserve">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Clear-cut by strips in three phases, 1970, 1972, </w:t>
            </w:r>
            <w:proofErr w:type="gramStart"/>
            <w:r w:rsidRPr="00AF61D3">
              <w:rPr>
                <w:rFonts w:ascii="Times New Roman" w:hAnsi="Times New Roman" w:cs="Times New Roman"/>
              </w:rPr>
              <w:t>1974</w:t>
            </w:r>
            <w:proofErr w:type="gramEnd"/>
            <w:r w:rsidRPr="00AF61D3">
              <w:rPr>
                <w:rFonts w:ascii="Times New Roman" w:hAnsi="Times New Roman" w:cs="Times New Roman"/>
              </w:rPr>
              <w:t>.</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4A8509B4"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w:t>
      </w:r>
      <w:proofErr w:type="gramStart"/>
      <w:r w:rsidR="00060404">
        <w:rPr>
          <w:rFonts w:ascii="Times New Roman" w:hAnsi="Times New Roman" w:cs="Times New Roman"/>
        </w:rPr>
        <w:t>of  pollutants</w:t>
      </w:r>
      <w:proofErr w:type="gramEnd"/>
      <w:r w:rsidR="00060404">
        <w:rPr>
          <w:rFonts w:ascii="Times New Roman" w:hAnsi="Times New Roman" w:cs="Times New Roman"/>
        </w:rPr>
        <w:t xml:space="preserve">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wh</w:t>
      </w:r>
      <w:ins w:id="230" w:author="Timothy James Fahey" w:date="2016-02-01T12:19:00Z">
        <w:r w:rsidR="005B39FA">
          <w:rPr>
            <w:rFonts w:ascii="Times New Roman" w:hAnsi="Times New Roman" w:cs="Times New Roman"/>
          </w:rPr>
          <w:t>at processes drive</w:t>
        </w:r>
      </w:ins>
      <w:del w:id="231"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232"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233"/>
      <w:r w:rsidR="007941C4">
        <w:rPr>
          <w:rFonts w:ascii="Times New Roman" w:hAnsi="Times New Roman" w:cs="Times New Roman"/>
        </w:rPr>
        <w:t>Research team:  Driscoll, Johnson, Battles, Fahey, Likens, Bernhardt, Rosi-Marshall, Lovett, Fisk, Campbell, Bailey, Green….</w:t>
      </w:r>
      <w:r w:rsidR="00C21E3D">
        <w:rPr>
          <w:rFonts w:ascii="Times New Roman" w:hAnsi="Times New Roman" w:cs="Times New Roman"/>
        </w:rPr>
        <w:t>)</w:t>
      </w:r>
      <w:commentRangeEnd w:id="233"/>
      <w:r w:rsidR="00A9054E">
        <w:rPr>
          <w:rStyle w:val="CommentReference"/>
        </w:rPr>
        <w:commentReference w:id="233"/>
      </w:r>
    </w:p>
    <w:p w14:paraId="1B569D7E" w14:textId="7771208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w:t>
      </w:r>
      <w:r w:rsidR="00E25835">
        <w:rPr>
          <w:rFonts w:ascii="Times New Roman" w:hAnsi="Times New Roman" w:cs="Times New Roman"/>
        </w:rPr>
        <w:lastRenderedPageBreak/>
        <w:t xml:space="preserve">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234" w:author="Timothy James Fahey" w:date="2016-02-01T12:20:00Z">
        <w:r w:rsidR="00E25835" w:rsidDel="005B39FA">
          <w:rPr>
            <w:rFonts w:ascii="Times New Roman" w:hAnsi="Times New Roman" w:cs="Times New Roman"/>
          </w:rPr>
          <w:delText xml:space="preserve"> </w:delText>
        </w:r>
      </w:del>
      <w:ins w:id="235" w:author="Timothy James Fahey" w:date="2016-02-01T12:20:00Z">
        <w:r w:rsidR="005B39FA">
          <w:rPr>
            <w:rFonts w:ascii="Times New Roman" w:hAnsi="Times New Roman" w:cs="Times New Roman"/>
          </w:rPr>
          <w:t>2016</w:t>
        </w:r>
      </w:ins>
      <w:del w:id="236"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Oa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237" w:author="Timothy James Fahey" w:date="2016-02-01T12:21:00Z">
        <w:r w:rsidR="005B39FA">
          <w:rPr>
            <w:rFonts w:ascii="Times New Roman" w:hAnsi="Times New Roman" w:cs="Times New Roman"/>
          </w:rPr>
          <w:t xml:space="preserve">most of </w:t>
        </w:r>
      </w:ins>
      <w:del w:id="238"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our lysimeters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239"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240" w:author="Timothy James Fahey" w:date="2016-02-01T12:23:00Z">
        <w:r w:rsidRPr="00CD2788" w:rsidDel="005B39FA">
          <w:rPr>
            <w:rFonts w:ascii="Times New Roman" w:hAnsi="Times New Roman" w:cs="Times New Roman"/>
          </w:rPr>
          <w:delText>condition</w:delText>
        </w:r>
      </w:del>
      <w:r w:rsidRPr="00CD2788">
        <w:rPr>
          <w:rFonts w:ascii="Times New Roman" w:hAnsi="Times New Roman" w:cs="Times New Roman"/>
        </w:rPr>
        <w:t xml:space="preserve"> 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20E819FB"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241"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242" w:author="Timothy James Fahey" w:date="2016-02-01T12:26:00Z">
        <w:r w:rsidR="005B39FA">
          <w:rPr>
            <w:rFonts w:ascii="Times New Roman" w:hAnsi="Times New Roman" w:cs="Times New Roman"/>
          </w:rPr>
          <w:t xml:space="preserve"> including novel tracer approaches (</w:t>
        </w:r>
        <w:commentRangeStart w:id="243"/>
        <w:r w:rsidR="005B39FA">
          <w:rPr>
            <w:rFonts w:ascii="Times New Roman" w:hAnsi="Times New Roman" w:cs="Times New Roman"/>
          </w:rPr>
          <w:t>ref</w:t>
        </w:r>
      </w:ins>
      <w:commentRangeEnd w:id="243"/>
      <w:r w:rsidR="007A1DA5">
        <w:rPr>
          <w:rStyle w:val="CommentReference"/>
        </w:rPr>
        <w:commentReference w:id="243"/>
      </w:r>
      <w:ins w:id="244" w:author="Timothy James Fahey" w:date="2016-02-01T12:26:00Z">
        <w:r w:rsidR="005B39FA">
          <w:rPr>
            <w:rFonts w:ascii="Times New Roman" w:hAnsi="Times New Roman" w:cs="Times New Roman"/>
          </w:rPr>
          <w:t>)</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investigate the influence of changing water chemistry (e.g. Likens and Buso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nd macroinvertebrat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245"/>
      <w:r w:rsidR="007941C4">
        <w:rPr>
          <w:rFonts w:ascii="Times New Roman" w:hAnsi="Times New Roman" w:cs="Times New Roman"/>
        </w:rPr>
        <w:t>Research team:  Lovett, Groffman, Goodale, Ollinger…</w:t>
      </w:r>
      <w:r w:rsidR="00C21E3D">
        <w:rPr>
          <w:rFonts w:ascii="Times New Roman" w:hAnsi="Times New Roman" w:cs="Times New Roman"/>
        </w:rPr>
        <w:t>)</w:t>
      </w:r>
      <w:r w:rsidR="00C21E3D">
        <w:rPr>
          <w:rFonts w:ascii="Times New Roman" w:hAnsi="Times New Roman" w:cs="Times New Roman"/>
        </w:rPr>
        <w:br/>
      </w:r>
      <w:commentRangeEnd w:id="245"/>
      <w:r w:rsidR="00A9054E">
        <w:rPr>
          <w:rStyle w:val="CommentReference"/>
        </w:rPr>
        <w:commentReference w:id="245"/>
      </w:r>
      <w:r w:rsidR="00FE1191" w:rsidRPr="00CD2788">
        <w:rPr>
          <w:rFonts w:ascii="Times New Roman" w:hAnsi="Times New Roman" w:cs="Times New Roman"/>
        </w:rPr>
        <w:t xml:space="preserve">The export of N in streamwater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Vitousek and Reiners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Aber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w:t>
      </w:r>
      <w:proofErr w:type="gramStart"/>
      <w:r w:rsidR="00850A60">
        <w:rPr>
          <w:rFonts w:ascii="Times New Roman" w:hAnsi="Times New Roman" w:cs="Times New Roman"/>
          <w:highlight w:val="yellow"/>
        </w:rPr>
        <w:t xml:space="preserve">5 </w:t>
      </w:r>
      <w:r w:rsidR="00894527" w:rsidRPr="00CD2788">
        <w:rPr>
          <w:rFonts w:ascii="Times New Roman" w:hAnsi="Times New Roman" w:cs="Times New Roman"/>
        </w:rPr>
        <w:t>)</w:t>
      </w:r>
      <w:proofErr w:type="gramEnd"/>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246"/>
      <w:r w:rsidR="002109CA" w:rsidRPr="00CD2788">
        <w:rPr>
          <w:rFonts w:ascii="Times New Roman" w:hAnsi="Times New Roman" w:cs="Times New Roman"/>
        </w:rPr>
        <w:t>deposition</w:t>
      </w:r>
      <w:commentRangeEnd w:id="246"/>
      <w:r w:rsidR="00AF0EEB">
        <w:rPr>
          <w:rStyle w:val="CommentReference"/>
        </w:rPr>
        <w:commentReference w:id="246"/>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 xml:space="preserve">saturated and N losses </w:t>
      </w:r>
      <w:commentRangeStart w:id="247"/>
      <w:r w:rsidR="002109CA" w:rsidRPr="00CD2788">
        <w:rPr>
          <w:rFonts w:ascii="Times New Roman" w:hAnsi="Times New Roman" w:cs="Times New Roman"/>
        </w:rPr>
        <w:t>via leaching</w:t>
      </w:r>
      <w:commentRangeEnd w:id="247"/>
      <w:r w:rsidR="0058496A">
        <w:rPr>
          <w:rStyle w:val="CommentReference"/>
        </w:rPr>
        <w:commentReference w:id="247"/>
      </w:r>
      <w:r w:rsidR="002109CA" w:rsidRPr="00CD2788">
        <w:rPr>
          <w:rFonts w:ascii="Times New Roman" w:hAnsi="Times New Roman" w:cs="Times New Roman"/>
        </w:rPr>
        <w:t xml:space="preserve">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t>
      </w:r>
      <w:proofErr w:type="gramStart"/>
      <w:r w:rsidR="00B056E1" w:rsidRPr="00CD2788">
        <w:rPr>
          <w:rFonts w:ascii="Times New Roman" w:hAnsi="Times New Roman" w:cs="Times New Roman"/>
          <w:i/>
        </w:rPr>
        <w:t>widely-accepted</w:t>
      </w:r>
      <w:proofErr w:type="gramEnd"/>
      <w:r w:rsidR="00B056E1" w:rsidRPr="00CD2788">
        <w:rPr>
          <w:rFonts w:ascii="Times New Roman" w:hAnsi="Times New Roman" w:cs="Times New Roman"/>
          <w:i/>
        </w:rPr>
        <w:t xml:space="preserve">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0234088E"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those fates (Lovett and Goodal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w:t>
      </w:r>
      <w:r w:rsidR="00790A17" w:rsidRPr="00CD2788">
        <w:rPr>
          <w:rFonts w:ascii="Times New Roman" w:hAnsi="Times New Roman" w:cs="Times New Roman"/>
        </w:rPr>
        <w:lastRenderedPageBreak/>
        <w:t xml:space="preserve">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of N</w:t>
      </w:r>
      <w:del w:id="248"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Yanai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w:t>
      </w:r>
      <w:commentRangeStart w:id="249"/>
      <w:r w:rsidRPr="00CD2788">
        <w:rPr>
          <w:rFonts w:ascii="Times New Roman" w:hAnsi="Times New Roman" w:cs="Times New Roman"/>
        </w:rPr>
        <w:t xml:space="preserve">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w:t>
      </w:r>
      <w:commentRangeEnd w:id="249"/>
      <w:r w:rsidR="002F2B64">
        <w:rPr>
          <w:rStyle w:val="CommentReference"/>
        </w:rPr>
        <w:commentReference w:id="249"/>
      </w:r>
      <w:r w:rsidR="002B4A0D" w:rsidRPr="00CD2788">
        <w:rPr>
          <w:rFonts w:ascii="Times New Roman" w:hAnsi="Times New Roman" w:cs="Times New Roman"/>
        </w:rPr>
        <w:t xml:space="preserve">are </w:t>
      </w:r>
      <w:ins w:id="250" w:author="Timothy James Fahey" w:date="2016-02-01T12:30:00Z">
        <w:r w:rsidR="00AF0EEB">
          <w:rPr>
            <w:rFonts w:ascii="Times New Roman" w:hAnsi="Times New Roman" w:cs="Times New Roman"/>
          </w:rPr>
          <w:t xml:space="preserve">not well constrained </w:t>
        </w:r>
      </w:ins>
      <w:del w:id="251" w:author="Timothy James Fahey" w:date="2016-02-01T12:30:00Z">
        <w:r w:rsidR="002A140B" w:rsidRPr="00CD2788" w:rsidDel="00AF0EEB">
          <w:rPr>
            <w:rFonts w:ascii="Times New Roman" w:hAnsi="Times New Roman" w:cs="Times New Roman"/>
          </w:rPr>
          <w:delText xml:space="preserve">two critical unknowns </w:delText>
        </w:r>
      </w:del>
      <w:r w:rsidR="002B4A0D" w:rsidRPr="00CD2788">
        <w:rPr>
          <w:rFonts w:ascii="Times New Roman" w:hAnsi="Times New Roman" w:cs="Times New Roman"/>
        </w:rPr>
        <w:t xml:space="preserve">and the subject of current and proposed research.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1ECD6A18"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252"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529549F1" w:rsidR="00DD5631" w:rsidRPr="003167C1" w:rsidRDefault="002E1B47" w:rsidP="00DD5631">
      <w:pPr>
        <w:spacing w:after="0" w:line="240" w:lineRule="auto"/>
        <w:rPr>
          <w:rFonts w:ascii="Times New Roman" w:hAnsi="Times New Roman" w:cs="Times New Roman"/>
          <w:i/>
        </w:rPr>
      </w:pPr>
      <w:proofErr w:type="gramStart"/>
      <w:r w:rsidRPr="00CD2788">
        <w:rPr>
          <w:rFonts w:ascii="Times New Roman" w:hAnsi="Times New Roman" w:cs="Times New Roman"/>
          <w:u w:val="single"/>
        </w:rPr>
        <w:t xml:space="preserve">Mineral soil N </w:t>
      </w:r>
      <w:commentRangeStart w:id="253"/>
      <w:r w:rsidRPr="00CD2788">
        <w:rPr>
          <w:rFonts w:ascii="Times New Roman" w:hAnsi="Times New Roman" w:cs="Times New Roman"/>
          <w:u w:val="single"/>
        </w:rPr>
        <w:t>retention</w:t>
      </w:r>
      <w:commentRangeEnd w:id="253"/>
      <w:r w:rsidR="00AF0EEB">
        <w:rPr>
          <w:rStyle w:val="CommentReference"/>
        </w:rPr>
        <w:commentReference w:id="253"/>
      </w:r>
      <w:r w:rsidRPr="00CD2788">
        <w:rPr>
          <w:rFonts w:ascii="Times New Roman" w:hAnsi="Times New Roman" w:cs="Times New Roman"/>
        </w:rPr>
        <w:t>.</w:t>
      </w:r>
      <w:proofErr w:type="gramEnd"/>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del w:id="254"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Vitousek and Reiners (1975) model is incomplete because it does not account for exchanges </w:t>
      </w:r>
      <w:ins w:id="255"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256"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 xml:space="preserve">This represents a substantial revision to a </w:t>
      </w:r>
      <w:proofErr w:type="gramStart"/>
      <w:r w:rsidR="004F47DC" w:rsidRPr="003167C1">
        <w:rPr>
          <w:rFonts w:ascii="Times New Roman" w:hAnsi="Times New Roman" w:cs="Times New Roman"/>
          <w:i/>
        </w:rPr>
        <w:t>widely-held</w:t>
      </w:r>
      <w:proofErr w:type="gramEnd"/>
      <w:r w:rsidR="004F47DC" w:rsidRPr="003167C1">
        <w:rPr>
          <w:rFonts w:ascii="Times New Roman" w:hAnsi="Times New Roman" w:cs="Times New Roman"/>
          <w:i/>
        </w:rPr>
        <w:t xml:space="preserve">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51C41E3E" w:rsidR="008F1F6C" w:rsidRDefault="000A05EE" w:rsidP="002E1B47">
      <w:pPr>
        <w:spacing w:after="0" w:line="240" w:lineRule="auto"/>
        <w:rPr>
          <w:rFonts w:ascii="Times New Roman" w:hAnsi="Times New Roman" w:cs="Times New Roman"/>
          <w:u w:val="single"/>
        </w:rPr>
      </w:pPr>
      <w:r w:rsidRPr="00CD2788">
        <w:rPr>
          <w:rFonts w:ascii="Times New Roman" w:hAnsi="Times New Roman" w:cs="Times New Roman"/>
          <w:i/>
        </w:rPr>
        <w:t>Approach.</w:t>
      </w:r>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understand the fate 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 xml:space="preserve">l changes (Yanai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w:t>
      </w:r>
      <w:ins w:id="257" w:author="Timothy James Fahey" w:date="2016-02-01T12:36:00Z">
        <w:r w:rsidR="00AF0EEB">
          <w:rPr>
            <w:rFonts w:ascii="Times New Roman" w:hAnsi="Times New Roman" w:cs="Times New Roman"/>
          </w:rPr>
          <w:t xml:space="preserve">are equivalent to </w:t>
        </w:r>
      </w:ins>
      <w:del w:id="258" w:author="Timothy James Fahey" w:date="2016-02-01T12:36:00Z">
        <w:r w:rsidR="00BE267C" w:rsidDel="00AF0EEB">
          <w:rPr>
            <w:rFonts w:ascii="Times New Roman" w:hAnsi="Times New Roman" w:cs="Times New Roman"/>
          </w:rPr>
          <w:delText xml:space="preserve">can </w:delText>
        </w:r>
        <w:r w:rsidR="00DE22D7" w:rsidDel="00AF0EEB">
          <w:rPr>
            <w:rFonts w:ascii="Times New Roman" w:hAnsi="Times New Roman" w:cs="Times New Roman"/>
          </w:rPr>
          <w:delText xml:space="preserve">represent </w:delText>
        </w:r>
      </w:del>
      <w:r w:rsidR="00DE22D7">
        <w:rPr>
          <w:rFonts w:ascii="Times New Roman" w:hAnsi="Times New Roman" w:cs="Times New Roman"/>
        </w:rPr>
        <w:t>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259"/>
      <w:r w:rsidR="00DD5631" w:rsidRPr="00CD2788">
        <w:rPr>
          <w:rFonts w:ascii="Times New Roman" w:hAnsi="Times New Roman" w:cs="Times New Roman"/>
        </w:rPr>
        <w:t>R</w:t>
      </w:r>
      <w:commentRangeEnd w:id="259"/>
      <w:r w:rsidR="00DE22D7">
        <w:rPr>
          <w:rStyle w:val="CommentReference"/>
        </w:rPr>
        <w:commentReference w:id="259"/>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e will also measure soil and plant C and N pools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260"/>
      <w:r w:rsidR="00DD5631" w:rsidRPr="00CD2788">
        <w:rPr>
          <w:rFonts w:ascii="Times New Roman" w:hAnsi="Times New Roman" w:cs="Times New Roman"/>
        </w:rPr>
        <w:t>mining</w:t>
      </w:r>
      <w:commentRangeEnd w:id="260"/>
      <w:r w:rsidR="00AF0EEB">
        <w:rPr>
          <w:rStyle w:val="CommentReference"/>
        </w:rPr>
        <w:commentReference w:id="260"/>
      </w:r>
      <w:r w:rsidR="00DD5631" w:rsidRPr="00CD2788">
        <w:rPr>
          <w:rFonts w:ascii="Times New Roman" w:hAnsi="Times New Roman" w:cs="Times New Roman"/>
        </w:rPr>
        <w:t xml:space="preserve">. </w:t>
      </w:r>
      <w:r w:rsidR="008719D4" w:rsidRPr="00CD2788">
        <w:rPr>
          <w:rFonts w:ascii="Times New Roman" w:hAnsi="Times New Roman" w:cs="Times New Roman"/>
        </w:rPr>
        <w:t>The data will be used to improve parameterization of the PnET-SOM model, and the model will be used to explore the implications of the results in a successional context.</w:t>
      </w:r>
      <w:r w:rsidR="00A743EB">
        <w:rPr>
          <w:rFonts w:ascii="Times New Roman" w:hAnsi="Times New Roman" w:cs="Times New Roman"/>
        </w:rPr>
        <w:t xml:space="preserve"> </w:t>
      </w:r>
      <w:proofErr w:type="gramStart"/>
      <w:r w:rsidR="00A743EB">
        <w:rPr>
          <w:rFonts w:ascii="Times New Roman" w:hAnsi="Times New Roman" w:cs="Times New Roman"/>
          <w:highlight w:val="yellow"/>
        </w:rPr>
        <w:t>(</w:t>
      </w:r>
      <w:commentRangeStart w:id="261"/>
      <w:r w:rsidR="00A743EB">
        <w:rPr>
          <w:rFonts w:ascii="Times New Roman" w:hAnsi="Times New Roman" w:cs="Times New Roman"/>
          <w:highlight w:val="yellow"/>
        </w:rPr>
        <w:t>Box 1</w:t>
      </w:r>
      <w:commentRangeEnd w:id="261"/>
      <w:r w:rsidR="009D7D75">
        <w:rPr>
          <w:rStyle w:val="CommentReference"/>
        </w:rPr>
        <w:commentReference w:id="261"/>
      </w:r>
      <w:ins w:id="262" w:author="Timothy James Fahey" w:date="2016-02-01T12:37:00Z">
        <w:r w:rsidR="00AF0EEB">
          <w:rPr>
            <w:rFonts w:ascii="Times New Roman" w:hAnsi="Times New Roman" w:cs="Times New Roman"/>
            <w:highlight w:val="yellow"/>
          </w:rPr>
          <w:t>).</w:t>
        </w:r>
      </w:ins>
      <w:proofErr w:type="gramEnd"/>
      <w:del w:id="263"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6EC56D5A" w14:textId="655CB108" w:rsidR="00C2242D" w:rsidRDefault="005A0BD1" w:rsidP="002E1B47">
      <w:pPr>
        <w:spacing w:after="0" w:line="24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32992" behindDoc="1" locked="0" layoutInCell="0" allowOverlap="1" wp14:anchorId="2F496A93" wp14:editId="693C91FD">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47ED4B6" w14:textId="77777777" w:rsidR="002F2B64" w:rsidRPr="009F0730" w:rsidRDefault="002F2B64"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2F2B64" w:rsidRDefault="002F2B64"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w:t>
                            </w:r>
                            <w:proofErr w:type="gramStart"/>
                            <w:r w:rsidRPr="00CD2788">
                              <w:rPr>
                                <w:rFonts w:ascii="Times New Roman" w:hAnsi="Times New Roman" w:cs="Times New Roman"/>
                              </w:rPr>
                              <w:t>has</w:t>
                            </w:r>
                            <w:proofErr w:type="gramEnd"/>
                            <w:r w:rsidRPr="00CD2788">
                              <w:rPr>
                                <w:rFonts w:ascii="Times New Roman" w:hAnsi="Times New Roman" w:cs="Times New Roman"/>
                              </w:rPr>
                              <w:t xml:space="preserve">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2F2B64" w:rsidRDefault="002F2B64" w:rsidP="009F0730">
                            <w:pPr>
                              <w:pStyle w:val="ListParagraph"/>
                              <w:spacing w:after="120" w:line="240" w:lineRule="auto"/>
                              <w:ind w:left="360"/>
                              <w:rPr>
                                <w:rFonts w:ascii="Times New Roman" w:hAnsi="Times New Roman" w:cs="Times New Roman"/>
                              </w:rPr>
                            </w:pPr>
                          </w:p>
                          <w:p w14:paraId="4C7CF73F" w14:textId="77777777" w:rsidR="002F2B64" w:rsidRPr="00CD2788" w:rsidRDefault="002F2B64"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r w:rsidRPr="00CD2788">
                              <w:rPr>
                                <w:rFonts w:ascii="Times New Roman" w:hAnsi="Times New Roman" w:cs="Times New Roman"/>
                                <w:b/>
                              </w:rPr>
                              <w:t>PnET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2F2B64" w:rsidRPr="00CD2788" w:rsidRDefault="002F2B6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proofErr w:type="gramStart"/>
                            <w:r>
                              <w:rPr>
                                <w:rFonts w:ascii="Times New Roman" w:hAnsi="Times New Roman" w:cs="Times New Roman"/>
                              </w:rPr>
                              <w:t>,</w:t>
                            </w:r>
                            <w:r w:rsidRPr="00CD2788">
                              <w:rPr>
                                <w:rFonts w:ascii="Times New Roman" w:hAnsi="Times New Roman" w:cs="Times New Roman"/>
                              </w:rPr>
                              <w:t xml:space="preserve">  climate</w:t>
                            </w:r>
                            <w:proofErr w:type="gramEnd"/>
                            <w:r w:rsidRPr="00CD2788">
                              <w:rPr>
                                <w:rFonts w:ascii="Times New Roman" w:hAnsi="Times New Roman" w:cs="Times New Roman"/>
                              </w:rPr>
                              <w:t xml:space="preserve"> change and other disturbances on C and N cycling (Aber and Driscoll 1997,  Aber et al. 2002 , Ollinger et al. 2002, Ollinger et al. 2008).  Will be used for modeling climate, phenology and N deposition impacts on forest productivity and N cycling.</w:t>
                            </w:r>
                          </w:p>
                          <w:p w14:paraId="5A324831" w14:textId="77777777" w:rsidR="002F2B64" w:rsidRPr="00CD2788" w:rsidRDefault="002F2B6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to PnE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e.g., Gbondo-Tugbawa et al. 2002, Pourmokhtarian et al. 2012).  Will be used for simulating impacts of depleted soil Ca reserves and forecasting trends in stream chemistry.</w:t>
                            </w:r>
                          </w:p>
                          <w:p w14:paraId="560856F1" w14:textId="77777777" w:rsidR="002F2B64" w:rsidRPr="00CD2788" w:rsidRDefault="002F2B6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SOM</w:t>
                            </w:r>
                            <w:r w:rsidRPr="00CD2788">
                              <w:rPr>
                                <w:rFonts w:ascii="Times New Roman" w:hAnsi="Times New Roman" w:cs="Times New Roman"/>
                              </w:rPr>
                              <w:t>:  Adds a more detailed soil C and N module to PnET-CN, including more soil C pools and transformations and a denitrification routine (Tonitto et al. 2014).  Will be used for modeling soil C and N retention and gaseous losses.</w:t>
                            </w:r>
                          </w:p>
                          <w:p w14:paraId="18FC3EE9" w14:textId="77777777" w:rsidR="002F2B64" w:rsidRDefault="002F2B64" w:rsidP="009F0730">
                            <w:pPr>
                              <w:pStyle w:val="ListParagraph"/>
                              <w:spacing w:after="240" w:line="240" w:lineRule="auto"/>
                              <w:ind w:left="360"/>
                              <w:rPr>
                                <w:rFonts w:ascii="Times New Roman" w:hAnsi="Times New Roman" w:cs="Times New Roman"/>
                                <w:b/>
                              </w:rPr>
                            </w:pPr>
                          </w:p>
                          <w:p w14:paraId="20061E94" w14:textId="77777777" w:rsidR="002F2B64" w:rsidRPr="00CD2788" w:rsidRDefault="002F2B6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Spe-CN</w:t>
                            </w:r>
                            <w:r w:rsidRPr="00CD2788">
                              <w:rPr>
                                <w:rFonts w:ascii="Times New Roman" w:hAnsi="Times New Roman" w:cs="Times New Roman"/>
                              </w:rPr>
                              <w:t xml:space="preserve">:  A forest C and N cycling model parameterized for individual tree species; unlike PnET-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2F2B64" w:rsidRDefault="002F2B64" w:rsidP="009F0730">
                            <w:pPr>
                              <w:pStyle w:val="ListParagraph"/>
                              <w:spacing w:after="240" w:line="240" w:lineRule="auto"/>
                              <w:ind w:left="360"/>
                              <w:rPr>
                                <w:rFonts w:ascii="Times New Roman" w:hAnsi="Times New Roman" w:cs="Times New Roman"/>
                                <w:b/>
                              </w:rPr>
                            </w:pPr>
                          </w:p>
                          <w:p w14:paraId="3118304E" w14:textId="77777777" w:rsidR="002F2B64" w:rsidRDefault="002F2B6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Medvigy et al. 2009). Will be used in conjunction with the Predictive Ecosystem Analyzer (LeBauer et al. 2013), which facilitates Bayesian model-data assimilation, to simulate vegetation changes within HBR forests.</w:t>
                            </w:r>
                          </w:p>
                          <w:p w14:paraId="0801F934" w14:textId="77777777" w:rsidR="002F2B64" w:rsidRDefault="002F2B64" w:rsidP="009F0730">
                            <w:pPr>
                              <w:pStyle w:val="ListParagraph"/>
                              <w:spacing w:after="240" w:line="240" w:lineRule="auto"/>
                              <w:ind w:left="360"/>
                              <w:rPr>
                                <w:rFonts w:ascii="Times New Roman" w:hAnsi="Times New Roman" w:cs="Times New Roman"/>
                                <w:b/>
                              </w:rPr>
                            </w:pPr>
                          </w:p>
                          <w:p w14:paraId="4EC203B3" w14:textId="1DB775EE" w:rsidR="002F2B64" w:rsidRPr="00433A54" w:rsidRDefault="002F2B64"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264" w:author="Timothy James Fahey" w:date="2016-02-01T15:36:00Z">
                              <w:r>
                                <w:rPr>
                                  <w:rFonts w:ascii="Times New Roman" w:hAnsi="Times New Roman" w:cs="Times New Roman"/>
                                </w:rPr>
                                <w:t xml:space="preserve">The MEL model </w:t>
                              </w:r>
                            </w:ins>
                            <w:ins w:id="265" w:author="Timothy James Fahey" w:date="2016-02-01T15:38:00Z">
                              <w:r>
                                <w:rPr>
                                  <w:rFonts w:ascii="Times New Roman" w:hAnsi="Times New Roman" w:cs="Times New Roman"/>
                                </w:rPr>
                                <w:t xml:space="preserve">(Rastetter et al. 1997) </w:t>
                              </w:r>
                            </w:ins>
                            <w:ins w:id="266" w:author="Timothy James Fahey" w:date="2016-02-01T15:36:00Z">
                              <w:r>
                                <w:rPr>
                                  <w:rFonts w:ascii="Times New Roman" w:hAnsi="Times New Roman" w:cs="Times New Roman"/>
                                </w:rPr>
                                <w:t>couples ecosystem C, N, P and water cycles. The heart of the model is an algorithm that simulates redistribution of plant</w:t>
                              </w:r>
                            </w:ins>
                            <w:ins w:id="267" w:author="Timothy James Fahey" w:date="2016-02-01T15:38:00Z">
                              <w:r>
                                <w:rPr>
                                  <w:rFonts w:ascii="Times New Roman" w:hAnsi="Times New Roman" w:cs="Times New Roman"/>
                                </w:rPr>
                                <w:t xml:space="preserve"> “uptake effort” to optimize relative </w:t>
                              </w:r>
                            </w:ins>
                            <w:ins w:id="268" w:author="Timothy James Fahey" w:date="2016-02-01T15:39:00Z">
                              <w:r>
                                <w:rPr>
                                  <w:rFonts w:ascii="Times New Roman" w:hAnsi="Times New Roman" w:cs="Times New Roman"/>
                                </w:rPr>
                                <w:t>acquisition</w:t>
                              </w:r>
                            </w:ins>
                            <w:ins w:id="269" w:author="Timothy James Fahey" w:date="2016-02-01T15:38:00Z">
                              <w:r>
                                <w:rPr>
                                  <w:rFonts w:ascii="Times New Roman" w:hAnsi="Times New Roman" w:cs="Times New Roman"/>
                                </w:rPr>
                                <w:t xml:space="preserve"> </w:t>
                              </w:r>
                            </w:ins>
                            <w:ins w:id="270" w:author="Timothy James Fahey" w:date="2016-02-01T15:39:00Z">
                              <w:r>
                                <w:rPr>
                                  <w:rFonts w:ascii="Times New Roman" w:hAnsi="Times New Roman" w:cs="Times New Roman"/>
                                </w:rPr>
                                <w:t>of these resources from the environment. We calibrated and applied the MEL model to forest recovery from disturbance at HBR (Rastetter et al. 2013), and we are now testing the model with a factorial N X P fertilization study at HBR and regi</w:t>
                              </w:r>
                            </w:ins>
                            <w:ins w:id="271" w:author="Timothy James Fahey" w:date="2016-02-01T15:42:00Z">
                              <w:r>
                                <w:rPr>
                                  <w:rFonts w:ascii="Times New Roman" w:hAnsi="Times New Roman" w:cs="Times New Roman"/>
                                </w:rPr>
                                <w:t>onal sites.</w:t>
                              </w:r>
                            </w:ins>
                            <w:del w:id="272"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2F2B64" w:rsidRPr="00CD2788" w:rsidRDefault="002F2B64"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" o:allowincell="f" filled="f" strokecolor="#622423 [1605]" strokeweight="6pt">
                <v:stroke linestyle="thickThin"/>
                <v:textbox inset="3.6pt,0,3.6pt,0">
                  <w:txbxContent>
                    <w:p w14:paraId="147ED4B6" w14:textId="77777777" w:rsidR="002B1F6E" w:rsidRPr="009F0730" w:rsidRDefault="002B1F6E"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2B1F6E" w:rsidRDefault="002B1F6E"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w:t>
                      </w:r>
                      <w:proofErr w:type="gramStart"/>
                      <w:r w:rsidRPr="00CD2788">
                        <w:rPr>
                          <w:rFonts w:ascii="Times New Roman" w:hAnsi="Times New Roman" w:cs="Times New Roman"/>
                        </w:rPr>
                        <w:t>has</w:t>
                      </w:r>
                      <w:proofErr w:type="gramEnd"/>
                      <w:r w:rsidRPr="00CD2788">
                        <w:rPr>
                          <w:rFonts w:ascii="Times New Roman" w:hAnsi="Times New Roman" w:cs="Times New Roman"/>
                        </w:rPr>
                        <w:t xml:space="preserve">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2B1F6E" w:rsidRDefault="002B1F6E" w:rsidP="009F0730">
                      <w:pPr>
                        <w:pStyle w:val="ListParagraph"/>
                        <w:spacing w:after="120" w:line="240" w:lineRule="auto"/>
                        <w:ind w:left="360"/>
                        <w:rPr>
                          <w:rFonts w:ascii="Times New Roman" w:hAnsi="Times New Roman" w:cs="Times New Roman"/>
                        </w:rPr>
                      </w:pPr>
                    </w:p>
                    <w:p w14:paraId="4C7CF73F" w14:textId="77777777" w:rsidR="002B1F6E" w:rsidRPr="00CD2788" w:rsidRDefault="002B1F6E"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 xml:space="preserve">eveloped by John </w:t>
                      </w:r>
                      <w:proofErr w:type="spellStart"/>
                      <w:r>
                        <w:rPr>
                          <w:rFonts w:ascii="Times New Roman" w:hAnsi="Times New Roman" w:cs="Times New Roman"/>
                        </w:rPr>
                        <w:t>Aber</w:t>
                      </w:r>
                      <w:proofErr w:type="spellEnd"/>
                      <w:r>
                        <w:rPr>
                          <w:rFonts w:ascii="Times New Roman" w:hAnsi="Times New Roman" w:cs="Times New Roman"/>
                        </w:rPr>
                        <w:t xml:space="preserve"> et al (e.g., </w:t>
                      </w:r>
                      <w:proofErr w:type="spellStart"/>
                      <w:r>
                        <w:rPr>
                          <w:rFonts w:ascii="Times New Roman" w:hAnsi="Times New Roman" w:cs="Times New Roman"/>
                        </w:rPr>
                        <w:t>Aber</w:t>
                      </w:r>
                      <w:proofErr w:type="spellEnd"/>
                      <w:r>
                        <w:rPr>
                          <w:rFonts w:ascii="Times New Roman" w:hAnsi="Times New Roman" w:cs="Times New Roman"/>
                        </w:rPr>
                        <w:t xml:space="preserve">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2B1F6E" w:rsidRPr="00CD2788" w:rsidRDefault="002B1F6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proofErr w:type="gramStart"/>
                      <w:r>
                        <w:rPr>
                          <w:rFonts w:ascii="Times New Roman" w:hAnsi="Times New Roman" w:cs="Times New Roman"/>
                        </w:rPr>
                        <w:t>,</w:t>
                      </w:r>
                      <w:r w:rsidRPr="00CD2788">
                        <w:rPr>
                          <w:rFonts w:ascii="Times New Roman" w:hAnsi="Times New Roman" w:cs="Times New Roman"/>
                        </w:rPr>
                        <w:t xml:space="preserve">  climate</w:t>
                      </w:r>
                      <w:proofErr w:type="gramEnd"/>
                      <w:r w:rsidRPr="00CD2788">
                        <w:rPr>
                          <w:rFonts w:ascii="Times New Roman" w:hAnsi="Times New Roman" w:cs="Times New Roman"/>
                        </w:rPr>
                        <w:t xml:space="preserve"> change and other disturbances on C and N cycling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and Driscoll 1997,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et al. 2002 ,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2B1F6E" w:rsidRPr="00CD2788" w:rsidRDefault="002B1F6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reserves and forecasting trends in stream chemistry.</w:t>
                      </w:r>
                    </w:p>
                    <w:p w14:paraId="560856F1" w14:textId="77777777" w:rsidR="002B1F6E" w:rsidRPr="00CD2788" w:rsidRDefault="002B1F6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including more soil C pools and transformations and a </w:t>
                      </w:r>
                      <w:proofErr w:type="spellStart"/>
                      <w:r w:rsidRPr="00CD2788">
                        <w:rPr>
                          <w:rFonts w:ascii="Times New Roman" w:hAnsi="Times New Roman" w:cs="Times New Roman"/>
                        </w:rPr>
                        <w:t>denitrification</w:t>
                      </w:r>
                      <w:proofErr w:type="spellEnd"/>
                      <w:r w:rsidRPr="00CD2788">
                        <w:rPr>
                          <w:rFonts w:ascii="Times New Roman" w:hAnsi="Times New Roman" w:cs="Times New Roman"/>
                        </w:rPr>
                        <w:t xml:space="preserve">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used for modeling soil C and N retention and gaseous losses.</w:t>
                      </w:r>
                    </w:p>
                    <w:p w14:paraId="18FC3EE9" w14:textId="77777777" w:rsidR="002B1F6E" w:rsidRDefault="002B1F6E" w:rsidP="009F0730">
                      <w:pPr>
                        <w:pStyle w:val="ListParagraph"/>
                        <w:spacing w:after="240" w:line="240" w:lineRule="auto"/>
                        <w:ind w:left="360"/>
                        <w:rPr>
                          <w:rFonts w:ascii="Times New Roman" w:hAnsi="Times New Roman" w:cs="Times New Roman"/>
                          <w:b/>
                        </w:rPr>
                      </w:pPr>
                    </w:p>
                    <w:p w14:paraId="20061E94" w14:textId="77777777" w:rsidR="002B1F6E" w:rsidRPr="00CD2788" w:rsidRDefault="002B1F6E"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2B1F6E" w:rsidRDefault="002B1F6E" w:rsidP="009F0730">
                      <w:pPr>
                        <w:pStyle w:val="ListParagraph"/>
                        <w:spacing w:after="240" w:line="240" w:lineRule="auto"/>
                        <w:ind w:left="360"/>
                        <w:rPr>
                          <w:rFonts w:ascii="Times New Roman" w:hAnsi="Times New Roman" w:cs="Times New Roman"/>
                          <w:b/>
                        </w:rPr>
                      </w:pPr>
                    </w:p>
                    <w:p w14:paraId="3118304E" w14:textId="77777777" w:rsidR="002B1F6E" w:rsidRDefault="002B1F6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2B1F6E" w:rsidRDefault="002B1F6E" w:rsidP="009F0730">
                      <w:pPr>
                        <w:pStyle w:val="ListParagraph"/>
                        <w:spacing w:after="240" w:line="240" w:lineRule="auto"/>
                        <w:ind w:left="360"/>
                        <w:rPr>
                          <w:rFonts w:ascii="Times New Roman" w:hAnsi="Times New Roman" w:cs="Times New Roman"/>
                          <w:b/>
                        </w:rPr>
                      </w:pPr>
                    </w:p>
                    <w:p w14:paraId="4EC203B3" w14:textId="1DB775EE" w:rsidR="002B1F6E" w:rsidRPr="00433A54" w:rsidRDefault="002B1F6E"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271" w:author="Timothy James Fahey" w:date="2016-02-01T15:36:00Z">
                        <w:r>
                          <w:rPr>
                            <w:rFonts w:ascii="Times New Roman" w:hAnsi="Times New Roman" w:cs="Times New Roman"/>
                          </w:rPr>
                          <w:t xml:space="preserve">The MEL model </w:t>
                        </w:r>
                      </w:ins>
                      <w:ins w:id="272"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273" w:author="Timothy James Fahey" w:date="2016-02-01T15:36:00Z">
                        <w:r>
                          <w:rPr>
                            <w:rFonts w:ascii="Times New Roman" w:hAnsi="Times New Roman" w:cs="Times New Roman"/>
                          </w:rPr>
                          <w:t>couples ecosystem C, N, P and water cycles. The heart of the model is an algorithm that simulates redistribution of plant</w:t>
                        </w:r>
                      </w:ins>
                      <w:ins w:id="274" w:author="Timothy James Fahey" w:date="2016-02-01T15:38:00Z">
                        <w:r>
                          <w:rPr>
                            <w:rFonts w:ascii="Times New Roman" w:hAnsi="Times New Roman" w:cs="Times New Roman"/>
                          </w:rPr>
                          <w:t xml:space="preserve"> “uptake effort” to optimize relative </w:t>
                        </w:r>
                      </w:ins>
                      <w:ins w:id="275" w:author="Timothy James Fahey" w:date="2016-02-01T15:39:00Z">
                        <w:r>
                          <w:rPr>
                            <w:rFonts w:ascii="Times New Roman" w:hAnsi="Times New Roman" w:cs="Times New Roman"/>
                          </w:rPr>
                          <w:t>acquisition</w:t>
                        </w:r>
                      </w:ins>
                      <w:ins w:id="276" w:author="Timothy James Fahey" w:date="2016-02-01T15:38:00Z">
                        <w:r>
                          <w:rPr>
                            <w:rFonts w:ascii="Times New Roman" w:hAnsi="Times New Roman" w:cs="Times New Roman"/>
                          </w:rPr>
                          <w:t xml:space="preserve"> </w:t>
                        </w:r>
                      </w:ins>
                      <w:ins w:id="277"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278" w:author="Timothy James Fahey" w:date="2016-02-01T15:42:00Z">
                        <w:r>
                          <w:rPr>
                            <w:rFonts w:ascii="Times New Roman" w:hAnsi="Times New Roman" w:cs="Times New Roman"/>
                          </w:rPr>
                          <w:t>onal sites.</w:t>
                        </w:r>
                      </w:ins>
                      <w:del w:id="279"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2B1F6E" w:rsidRPr="00CD2788" w:rsidRDefault="002B1F6E"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proofErr w:type="gramStart"/>
      <w:r w:rsidR="002E1B47" w:rsidRPr="00CD2788">
        <w:rPr>
          <w:rFonts w:ascii="Times New Roman" w:hAnsi="Times New Roman" w:cs="Times New Roman"/>
          <w:u w:val="single"/>
        </w:rPr>
        <w:t xml:space="preserve">Gaseous N </w:t>
      </w:r>
      <w:commentRangeStart w:id="273"/>
      <w:r w:rsidR="002E1B47" w:rsidRPr="00CD2788">
        <w:rPr>
          <w:rFonts w:ascii="Times New Roman" w:hAnsi="Times New Roman" w:cs="Times New Roman"/>
          <w:u w:val="single"/>
        </w:rPr>
        <w:t>losses</w:t>
      </w:r>
      <w:commentRangeEnd w:id="273"/>
      <w:r w:rsidR="00AF0EEB">
        <w:rPr>
          <w:rStyle w:val="CommentReference"/>
        </w:rPr>
        <w:commentReference w:id="273"/>
      </w:r>
      <w:r w:rsidR="002E1B47" w:rsidRPr="00CD2788">
        <w:rPr>
          <w:rFonts w:ascii="Times New Roman" w:hAnsi="Times New Roman" w:cs="Times New Roman"/>
        </w:rPr>
        <w:t>.</w:t>
      </w:r>
      <w:proofErr w:type="gramEnd"/>
      <w:del w:id="274"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 xml:space="preserve">Although gaseous loss from denitrification has generally not been considered an important process in </w:t>
      </w:r>
      <w:commentRangeStart w:id="275"/>
      <w:r w:rsidR="002A140B" w:rsidRPr="00CD2788">
        <w:rPr>
          <w:rFonts w:ascii="Times New Roman" w:hAnsi="Times New Roman" w:cs="Times New Roman"/>
        </w:rPr>
        <w:t>oxic</w:t>
      </w:r>
      <w:commentRangeEnd w:id="275"/>
      <w:r w:rsidR="00103408">
        <w:rPr>
          <w:rStyle w:val="CommentReference"/>
        </w:rPr>
        <w:commentReference w:id="275"/>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w:t>
      </w:r>
      <w:r w:rsidR="002A140B" w:rsidRPr="00CD2788">
        <w:rPr>
          <w:rFonts w:ascii="Times New Roman" w:hAnsi="Times New Roman" w:cs="Times New Roman"/>
        </w:rPr>
        <w:lastRenderedPageBreak/>
        <w:t>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proofErr w:type="gramStart"/>
      <w:r w:rsidRPr="00CD2788">
        <w:rPr>
          <w:rFonts w:ascii="Times New Roman" w:hAnsi="Times New Roman" w:cs="Times New Roman"/>
        </w:rPr>
        <w:t>soil:atmosphere</w:t>
      </w:r>
      <w:proofErr w:type="gramEnd"/>
      <w:r w:rsidRPr="00CD2788">
        <w:rPr>
          <w:rFonts w:ascii="Times New Roman" w:hAnsi="Times New Roman" w:cs="Times New Roman"/>
        </w:rPr>
        <w:t xml:space="preserv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 xml:space="preserve">more detailed measurements of </w:t>
      </w:r>
      <w:commentRangeStart w:id="276"/>
      <w:r w:rsidR="00894527" w:rsidRPr="00CD2788">
        <w:rPr>
          <w:rFonts w:ascii="Times New Roman" w:hAnsi="Times New Roman" w:cs="Times New Roman"/>
        </w:rPr>
        <w:t>actual flux in specific places and times.</w:t>
      </w:r>
      <w:commentRangeEnd w:id="276"/>
      <w:r w:rsidR="002F2B64">
        <w:rPr>
          <w:rStyle w:val="CommentReference"/>
        </w:rPr>
        <w:commentReference w:id="276"/>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w:t>
      </w:r>
      <w:commentRangeStart w:id="277"/>
      <w:r w:rsidR="0081071F" w:rsidRPr="00CD2788">
        <w:rPr>
          <w:rFonts w:ascii="Times New Roman" w:hAnsi="Times New Roman" w:cs="Times New Roman"/>
        </w:rPr>
        <w:t>hydrologic fluxes</w:t>
      </w:r>
      <w:commentRangeEnd w:id="277"/>
      <w:r w:rsidR="007468D0">
        <w:rPr>
          <w:rStyle w:val="CommentReference"/>
        </w:rPr>
        <w:commentReference w:id="277"/>
      </w:r>
      <w:r w:rsidR="0081071F" w:rsidRPr="00CD2788">
        <w:rPr>
          <w:rFonts w:ascii="Times New Roman" w:hAnsi="Times New Roman" w:cs="Times New Roman"/>
        </w:rPr>
        <w:t xml:space="preserve">. </w:t>
      </w:r>
      <w:r w:rsidRPr="00CD2788">
        <w:rPr>
          <w:rFonts w:ascii="Times New Roman" w:hAnsi="Times New Roman" w:cs="Times New Roman"/>
        </w:rPr>
        <w:t xml:space="preserve">The results will be used to </w:t>
      </w:r>
      <w:commentRangeStart w:id="278"/>
      <w:r w:rsidRPr="00CD2788">
        <w:rPr>
          <w:rFonts w:ascii="Times New Roman" w:hAnsi="Times New Roman" w:cs="Times New Roman"/>
        </w:rPr>
        <w:t xml:space="preserve">improve the simulation of denitrification </w:t>
      </w:r>
      <w:commentRangeEnd w:id="278"/>
      <w:r w:rsidR="00A75BCB">
        <w:rPr>
          <w:rStyle w:val="CommentReference"/>
        </w:rPr>
        <w:commentReference w:id="278"/>
      </w:r>
      <w:r w:rsidRPr="00CD2788">
        <w:rPr>
          <w:rFonts w:ascii="Times New Roman" w:hAnsi="Times New Roman" w:cs="Times New Roman"/>
        </w:rPr>
        <w:t xml:space="preserve">in the PnET-SOM model.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77777777" w:rsidR="001175A4" w:rsidRPr="00454F20" w:rsidRDefault="00A10AB6" w:rsidP="002E1B47">
      <w:pPr>
        <w:spacing w:after="0" w:line="240" w:lineRule="auto"/>
        <w:rPr>
          <w:rFonts w:ascii="Times New Roman" w:hAnsi="Times New Roman" w:cs="Times New Roman"/>
        </w:rPr>
      </w:pPr>
      <w:commentRangeStart w:id="279"/>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279"/>
      <w:r w:rsidR="00AE7DC9">
        <w:rPr>
          <w:rStyle w:val="CommentReference"/>
        </w:rPr>
        <w:commentReference w:id="279"/>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280"/>
      <w:r w:rsidR="007941C4">
        <w:rPr>
          <w:rFonts w:ascii="Times New Roman" w:hAnsi="Times New Roman" w:cs="Times New Roman"/>
        </w:rPr>
        <w:t>Research team: Fisk, Yanai, Fahey, others…</w:t>
      </w:r>
      <w:r w:rsidR="00A63DB7">
        <w:rPr>
          <w:rFonts w:ascii="Times New Roman" w:hAnsi="Times New Roman" w:cs="Times New Roman"/>
        </w:rPr>
        <w:t>)</w:t>
      </w:r>
      <w:commentRangeEnd w:id="280"/>
      <w:r w:rsidR="00A9054E">
        <w:rPr>
          <w:rStyle w:val="CommentReference"/>
        </w:rPr>
        <w:commentReference w:id="280"/>
      </w:r>
    </w:p>
    <w:p w14:paraId="76FE756C" w14:textId="1BAA6E6A" w:rsidR="007F1165" w:rsidRDefault="00E05AF0" w:rsidP="00352BA1">
      <w:pPr>
        <w:spacing w:after="0" w:line="240" w:lineRule="auto"/>
        <w:rPr>
          <w:rFonts w:ascii="Times New Roman" w:eastAsiaTheme="minorHAnsi" w:hAnsi="Times New Roman" w:cs="Times New Roman"/>
        </w:rPr>
      </w:pPr>
      <w:ins w:id="281" w:author="Timothy James Fahey" w:date="2016-02-01T12:41:00Z">
        <w:r>
          <w:rPr>
            <w:rFonts w:ascii="Times New Roman" w:hAnsi="Times New Roman" w:cs="Times New Roman"/>
          </w:rPr>
          <w:t xml:space="preserve">According to ecological theory </w:t>
        </w:r>
      </w:ins>
      <w:ins w:id="282" w:author="Timothy James Fahey" w:date="2016-02-01T12:42:00Z">
        <w:r>
          <w:rPr>
            <w:rFonts w:ascii="Times New Roman" w:hAnsi="Times New Roman" w:cs="Times New Roman"/>
          </w:rPr>
          <w:t>vegetation</w:t>
        </w:r>
      </w:ins>
      <w:ins w:id="283" w:author="Timothy James Fahey" w:date="2016-02-01T12:41:00Z">
        <w:r>
          <w:rPr>
            <w:rFonts w:ascii="Times New Roman" w:hAnsi="Times New Roman" w:cs="Times New Roman"/>
          </w:rPr>
          <w:t xml:space="preserve"> </w:t>
        </w:r>
      </w:ins>
      <w:ins w:id="284" w:author="Timothy James Fahey" w:date="2016-02-01T12:42:00Z">
        <w:r>
          <w:rPr>
            <w:rFonts w:ascii="Times New Roman" w:hAnsi="Times New Roman" w:cs="Times New Roman"/>
          </w:rPr>
          <w:t>productivity should tend towards co-limitation by multiple environmental resources, a concept</w:t>
        </w:r>
      </w:ins>
      <w:ins w:id="285" w:author="Timothy James Fahey" w:date="2016-02-01T12:43:00Z">
        <w:r>
          <w:rPr>
            <w:rFonts w:ascii="Times New Roman" w:hAnsi="Times New Roman" w:cs="Times New Roman"/>
          </w:rPr>
          <w:t xml:space="preserve"> that underlies the MEL model (Rastetter et al. 1997</w:t>
        </w:r>
        <w:proofErr w:type="gramStart"/>
        <w:r>
          <w:rPr>
            <w:rFonts w:ascii="Times New Roman" w:hAnsi="Times New Roman" w:cs="Times New Roman"/>
          </w:rPr>
          <w:t>) which</w:t>
        </w:r>
        <w:proofErr w:type="gramEnd"/>
        <w:r>
          <w:rPr>
            <w:rFonts w:ascii="Times New Roman" w:hAnsi="Times New Roman" w:cs="Times New Roman"/>
          </w:rPr>
          <w:t xml:space="preserve"> we have calibrated and applied to HBR</w:t>
        </w:r>
      </w:ins>
      <w:ins w:id="286" w:author="Timothy James Fahey" w:date="2016-02-01T12:48:00Z">
        <w:r>
          <w:rPr>
            <w:rFonts w:ascii="Times New Roman" w:hAnsi="Times New Roman" w:cs="Times New Roman"/>
          </w:rPr>
          <w:t xml:space="preserve"> to investigate </w:t>
        </w:r>
      </w:ins>
      <w:ins w:id="287" w:author="Timothy James Fahey" w:date="2016-02-01T12:54:00Z">
        <w:r w:rsidR="004D5E81">
          <w:rPr>
            <w:rFonts w:ascii="Times New Roman" w:hAnsi="Times New Roman" w:cs="Times New Roman"/>
          </w:rPr>
          <w:t xml:space="preserve">forest </w:t>
        </w:r>
      </w:ins>
      <w:ins w:id="288" w:author="Timothy James Fahey" w:date="2016-02-01T12:48:00Z">
        <w:r>
          <w:rPr>
            <w:rFonts w:ascii="Times New Roman" w:hAnsi="Times New Roman" w:cs="Times New Roman"/>
          </w:rPr>
          <w:t xml:space="preserve">co-limitation by N and P </w:t>
        </w:r>
      </w:ins>
      <w:ins w:id="289" w:author="Timothy James Fahey" w:date="2016-02-01T12:43:00Z">
        <w:r>
          <w:rPr>
            <w:rFonts w:ascii="Times New Roman" w:hAnsi="Times New Roman" w:cs="Times New Roman"/>
          </w:rPr>
          <w:t xml:space="preserve">(Rastetter et al. 2013). </w:t>
        </w:r>
      </w:ins>
      <w:ins w:id="290" w:author="Timothy James Fahey" w:date="2016-02-01T12:47:00Z">
        <w:r>
          <w:rPr>
            <w:rFonts w:ascii="Times New Roman" w:hAnsi="Times New Roman" w:cs="Times New Roman"/>
          </w:rPr>
          <w:t xml:space="preserve">We </w:t>
        </w:r>
      </w:ins>
      <w:ins w:id="291" w:author="Timothy James Fahey" w:date="2016-02-01T12:51:00Z">
        <w:r w:rsidR="004D5E81">
          <w:rPr>
            <w:rFonts w:ascii="Times New Roman" w:hAnsi="Times New Roman" w:cs="Times New Roman"/>
          </w:rPr>
          <w:t xml:space="preserve">advance the concept </w:t>
        </w:r>
      </w:ins>
      <w:ins w:id="292"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293"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294" w:author="Timothy James Fahey" w:date="2016-02-01T12:55:00Z">
        <w:r w:rsidR="004D5E81">
          <w:rPr>
            <w:rFonts w:ascii="Times New Roman" w:hAnsi="Times New Roman" w:cs="Times New Roman"/>
          </w:rPr>
          <w:t>N</w:t>
        </w:r>
      </w:ins>
      <w:ins w:id="295" w:author="Timothy James Fahey" w:date="2016-02-01T12:56:00Z">
        <w:r w:rsidR="004D5E81">
          <w:rPr>
            <w:rFonts w:ascii="Times New Roman" w:hAnsi="Times New Roman" w:cs="Times New Roman"/>
          </w:rPr>
          <w:t xml:space="preserve"> </w:t>
        </w:r>
      </w:ins>
      <w:ins w:id="296" w:author="Timothy James Fahey" w:date="2016-02-01T12:58:00Z">
        <w:r w:rsidR="004D5E81">
          <w:rPr>
            <w:rFonts w:ascii="Times New Roman" w:hAnsi="Times New Roman" w:cs="Times New Roman"/>
          </w:rPr>
          <w:t xml:space="preserve">deposition </w:t>
        </w:r>
      </w:ins>
      <w:ins w:id="297" w:author="Timothy James Fahey" w:date="2016-02-01T12:56:00Z">
        <w:r w:rsidR="004D5E81">
          <w:rPr>
            <w:rFonts w:ascii="Times New Roman" w:hAnsi="Times New Roman" w:cs="Times New Roman"/>
          </w:rPr>
          <w:t>that would be expected to alleviate N limitation and exacerbate P limitation (Fig?)</w:t>
        </w:r>
      </w:ins>
      <w:ins w:id="298" w:author="Timothy James Fahey" w:date="2016-02-01T12:58:00Z">
        <w:r w:rsidR="004D5E81">
          <w:rPr>
            <w:rFonts w:ascii="Times New Roman" w:hAnsi="Times New Roman" w:cs="Times New Roman"/>
          </w:rPr>
          <w:t xml:space="preserve">. However, </w:t>
        </w:r>
      </w:ins>
      <w:ins w:id="299"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300"/>
      <w:del w:id="301" w:author="Timothy James Fahey" w:date="2016-02-01T12:56:00Z">
        <w:r w:rsidR="00392A17" w:rsidRPr="00CD2788" w:rsidDel="004D5E81">
          <w:rPr>
            <w:rFonts w:ascii="Times New Roman" w:hAnsi="Times New Roman" w:cs="Times New Roman"/>
          </w:rPr>
          <w:delText>deposition</w:delText>
        </w:r>
      </w:del>
      <w:commentRangeEnd w:id="300"/>
      <w:r w:rsidR="004D5E81">
        <w:rPr>
          <w:rStyle w:val="CommentReference"/>
        </w:rPr>
        <w:commentReference w:id="300"/>
      </w:r>
      <w:del w:id="302"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303"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304" w:author="Timothy James Fahey" w:date="2016-02-01T13:01:00Z">
        <w:r w:rsidR="00392A17" w:rsidRPr="00CD2788" w:rsidDel="004D5E81">
          <w:rPr>
            <w:rFonts w:ascii="Times New Roman" w:eastAsia="Calibri" w:hAnsi="Times New Roman" w:cs="Times New Roman"/>
          </w:rPr>
          <w:delText xml:space="preserve"> </w:delText>
        </w:r>
      </w:del>
      <w:ins w:id="305" w:author="Timothy James Fahey" w:date="2016-02-01T13:01:00Z">
        <w:r w:rsidR="004D5E81">
          <w:rPr>
            <w:rFonts w:ascii="Times New Roman" w:eastAsia="Calibri" w:hAnsi="Times New Roman" w:cs="Times New Roman"/>
          </w:rPr>
          <w:t xml:space="preserve"> soil fertility and forest age</w:t>
        </w:r>
      </w:ins>
      <w:del w:id="306"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Fisk et al. 2014).</w:t>
      </w:r>
      <w:r w:rsidR="007F1165" w:rsidRPr="007F1165">
        <w:rPr>
          <w:rFonts w:ascii="Times New Roman" w:eastAsiaTheme="minorHAnsi" w:hAnsi="Times New Roman" w:cs="Times New Roman"/>
        </w:rPr>
        <w:t xml:space="preserve"> </w:t>
      </w:r>
      <w:ins w:id="307" w:author="Timothy James Fahey" w:date="2016-02-01T13:02:00Z">
        <w:r w:rsidR="00D04544">
          <w:rPr>
            <w:rFonts w:ascii="Times New Roman" w:eastAsiaTheme="minorHAnsi" w:hAnsi="Times New Roman" w:cs="Times New Roman"/>
          </w:rPr>
          <w:t xml:space="preserve">We have been adding low levels of N and/or P for five years, and </w:t>
        </w:r>
      </w:ins>
      <w:ins w:id="308" w:author="Timothy James Fahey" w:date="2016-02-01T13:03:00Z">
        <w:r w:rsidR="00D04544">
          <w:rPr>
            <w:rFonts w:ascii="Times New Roman" w:eastAsiaTheme="minorHAnsi" w:hAnsi="Times New Roman" w:cs="Times New Roman"/>
          </w:rPr>
          <w:t>o</w:t>
        </w:r>
      </w:ins>
      <w:del w:id="309"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310" w:author="Timothy James Fahey" w:date="2016-02-01T13:03:00Z">
        <w:r w:rsidR="00D04544">
          <w:rPr>
            <w:rFonts w:ascii="Times New Roman" w:eastAsiaTheme="minorHAnsi" w:hAnsi="Times New Roman" w:cs="Times New Roman"/>
          </w:rPr>
          <w:t xml:space="preserve">; however, </w:t>
        </w:r>
      </w:ins>
      <w:del w:id="311" w:author="Timothy James Fahey" w:date="2016-02-01T13:03:00Z">
        <w:r w:rsidR="007F1165" w:rsidDel="00D04544">
          <w:rPr>
            <w:rFonts w:ascii="Times New Roman" w:eastAsiaTheme="minorHAnsi" w:hAnsi="Times New Roman" w:cs="Times New Roman"/>
          </w:rPr>
          <w:delText>, but</w:delText>
        </w:r>
      </w:del>
      <w:r w:rsidR="007F1165">
        <w:rPr>
          <w:rFonts w:ascii="Times New Roman" w:eastAsiaTheme="minorHAnsi" w:hAnsi="Times New Roman" w:cs="Times New Roman"/>
        </w:rPr>
        <w:t xml:space="preserve"> we predict 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14:paraId="4AD06EA5" w14:textId="1C4B8BD1"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312" w:author="Timothy James Fahey" w:date="2016-02-01T13:02:00Z">
        <w:r w:rsidR="00D04544">
          <w:rPr>
            <w:rFonts w:ascii="Times New Roman" w:eastAsia="Calibri" w:hAnsi="Times New Roman" w:cs="Times New Roman"/>
          </w:rPr>
          <w:t>that maintain N and P co-limitation?</w:t>
        </w:r>
      </w:ins>
      <w:del w:id="313"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3802569A"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 xml:space="preserve">P fertilization in 13 northern </w:t>
      </w:r>
      <w:proofErr w:type="gramStart"/>
      <w:r w:rsidRPr="00E644C2">
        <w:rPr>
          <w:rFonts w:ascii="Times New Roman" w:eastAsiaTheme="minorHAnsi" w:hAnsi="Times New Roman" w:cs="Times New Roman"/>
        </w:rPr>
        <w:t>hardwoo</w:t>
      </w:r>
      <w:r>
        <w:rPr>
          <w:rFonts w:ascii="Times New Roman" w:eastAsiaTheme="minorHAnsi" w:hAnsi="Times New Roman" w:cs="Times New Roman"/>
        </w:rPr>
        <w:t>d</w:t>
      </w:r>
      <w:proofErr w:type="gramEnd"/>
      <w:r>
        <w:rPr>
          <w:rFonts w:ascii="Times New Roman" w:eastAsiaTheme="minorHAnsi" w:hAnsi="Times New Roman" w:cs="Times New Roman"/>
        </w:rPr>
        <w:t xml:space="preserve">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Jeffers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314" w:author="Timothy James Fahey" w:date="2016-02-01T13:04:00Z">
        <w:r w:rsidR="00B84995" w:rsidRPr="00B84995" w:rsidDel="00D04544">
          <w:rPr>
            <w:rFonts w:ascii="Times New Roman" w:eastAsia="Calibri" w:hAnsi="Times New Roman" w:cs="Times New Roman"/>
          </w:rPr>
          <w:delText xml:space="preserve"> </w:delText>
        </w:r>
        <w:commentRangeStart w:id="315"/>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315"/>
      <w:r w:rsidR="001F63DF">
        <w:rPr>
          <w:rStyle w:val="CommentReference"/>
        </w:rPr>
        <w:commentReference w:id="315"/>
      </w:r>
      <w:r w:rsidR="001F63DF">
        <w:rPr>
          <w:rFonts w:ascii="Times New Roman" w:eastAsia="Calibri" w:hAnsi="Times New Roman" w:cs="Times New Roman"/>
        </w:rPr>
        <w:t xml:space="preserve">  </w:t>
      </w:r>
      <w:r>
        <w:rPr>
          <w:rFonts w:ascii="Times New Roman" w:eastAsiaTheme="minorHAnsi" w:hAnsi="Times New Roman" w:cs="Times New Roman"/>
        </w:rPr>
        <w:t>We will quantify tree growth and mortality, litterfall,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rhizospher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w:t>
      </w:r>
      <w:r>
        <w:rPr>
          <w:rFonts w:ascii="Times New Roman" w:eastAsiaTheme="minorHAnsi" w:hAnsi="Times New Roman" w:cs="Times New Roman"/>
        </w:rPr>
        <w:lastRenderedPageBreak/>
        <w:t xml:space="preserve">influence responses. Results will be used in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316"/>
      <w:del w:id="317"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316"/>
        <w:r w:rsidR="00492D4F" w:rsidDel="00492D4F">
          <w:rPr>
            <w:rStyle w:val="CommentReference"/>
          </w:rPr>
          <w:commentReference w:id="316"/>
        </w:r>
      </w:del>
      <w:r w:rsidRPr="00CD2788">
        <w:rPr>
          <w:rFonts w:ascii="Times New Roman" w:hAnsi="Times New Roman" w:cs="Times New Roman"/>
        </w:rPr>
        <w:t xml:space="preserve">.  </w:t>
      </w:r>
      <w:r>
        <w:rPr>
          <w:rFonts w:ascii="Times New Roman" w:hAnsi="Times New Roman" w:cs="Times New Roman"/>
        </w:rPr>
        <w:t>Our long-term data (section 1.2) reveal</w:t>
      </w:r>
      <w:del w:id="318"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319"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320"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2FF61FBD"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321"/>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Green, Asbjornsen, Campbell, Matthes</w:t>
      </w:r>
      <w:ins w:id="322" w:author="Kevin McGuire" w:date="2016-02-09T09:31:00Z">
        <w:r w:rsidR="002B1F6E">
          <w:rPr>
            <w:rFonts w:ascii="Times New Roman" w:hAnsi="Times New Roman" w:cs="Times New Roman"/>
          </w:rPr>
          <w:t xml:space="preserve">, </w:t>
        </w:r>
        <w:proofErr w:type="gramStart"/>
        <w:r w:rsidR="002B1F6E">
          <w:rPr>
            <w:rFonts w:ascii="Times New Roman" w:hAnsi="Times New Roman" w:cs="Times New Roman"/>
          </w:rPr>
          <w:t>McGuire</w:t>
        </w:r>
      </w:ins>
      <w:proofErr w:type="gramEnd"/>
      <w:r w:rsidR="00C37048">
        <w:rPr>
          <w:rFonts w:ascii="Times New Roman" w:hAnsi="Times New Roman" w:cs="Times New Roman"/>
        </w:rPr>
        <w:t>…)</w:t>
      </w:r>
      <w:commentRangeEnd w:id="321"/>
      <w:r w:rsidR="00A9054E">
        <w:rPr>
          <w:rStyle w:val="CommentReference"/>
        </w:rPr>
        <w:commentReference w:id="321"/>
      </w:r>
    </w:p>
    <w:p w14:paraId="6E02FB08" w14:textId="77777777"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323"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 xml:space="preserve">What </w:t>
      </w:r>
      <w:proofErr w:type="gramStart"/>
      <w:r w:rsidRPr="00CD2788">
        <w:rPr>
          <w:rFonts w:ascii="Times New Roman" w:hAnsi="Times New Roman" w:cs="Times New Roman"/>
        </w:rPr>
        <w:t>is</w:t>
      </w:r>
      <w:proofErr w:type="gramEnd"/>
      <w:r w:rsidRPr="00CD2788">
        <w:rPr>
          <w:rFonts w:ascii="Times New Roman" w:hAnsi="Times New Roman" w:cs="Times New Roman"/>
        </w:rPr>
        <w:t xml:space="preserve">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6BCA5A0F"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324" w:author="Timothy James Fahey" w:date="2016-02-01T13:09:00Z">
        <w:r w:rsidR="00492D4F">
          <w:rPr>
            <w:rFonts w:ascii="Times New Roman" w:hAnsi="Times New Roman" w:cs="Times New Roman"/>
          </w:rPr>
          <w:t xml:space="preserve">modeling, </w:t>
        </w:r>
      </w:ins>
      <w:r w:rsidR="003C1867" w:rsidRPr="00CD2788">
        <w:rPr>
          <w:rFonts w:ascii="Times New Roman" w:hAnsi="Times New Roman" w:cs="Times New Roman"/>
        </w:rPr>
        <w:t>dendrochronologica</w:t>
      </w:r>
      <w:r w:rsidR="00C37048">
        <w:rPr>
          <w:rFonts w:ascii="Times New Roman" w:hAnsi="Times New Roman" w:cs="Times New Roman"/>
        </w:rPr>
        <w:t xml:space="preserve">l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325"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flux</w:t>
      </w:r>
      <w:ins w:id="326" w:author="Timothy James Fahey" w:date="2016-02-01T13:09:00Z">
        <w:r w:rsidR="00492D4F">
          <w:rPr>
            <w:rFonts w:ascii="Times New Roman" w:hAnsi="Times New Roman" w:cs="Times New Roman"/>
          </w:rPr>
          <w:t>.</w:t>
        </w:r>
      </w:ins>
      <w:del w:id="327" w:author="Timothy James Fahey" w:date="2016-02-01T13:09:00Z">
        <w:r w:rsidR="003C1867" w:rsidRPr="00CD2788" w:rsidDel="00492D4F">
          <w:rPr>
            <w:rFonts w:ascii="Times New Roman" w:hAnsi="Times New Roman" w:cs="Times New Roman"/>
          </w:rPr>
          <w:delText>, and modeling.</w:delText>
        </w:r>
      </w:del>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and sapflow measurements collected across the HB</w:t>
      </w:r>
      <w:r w:rsidR="002B16DA">
        <w:rPr>
          <w:rFonts w:ascii="Times New Roman" w:hAnsi="Times New Roman" w:cs="Times New Roman"/>
        </w:rPr>
        <w:t>R</w:t>
      </w:r>
      <w:r w:rsidRPr="00CD2788">
        <w:rPr>
          <w:rFonts w:ascii="Times New Roman" w:hAnsi="Times New Roman" w:cs="Times New Roman"/>
        </w:rPr>
        <w:t>. The ET will be assessed for its onset, peak, and decline relative to meteorology and phenology controls. The eddy covariance and sapflow measurements will also be used to assess controls on short-term variability of ET. This work will focus on meteorological and soil moisture controls on ET (e.g., short-term droughts, airmass type, across</w:t>
      </w:r>
      <w:r w:rsidR="00A4682A">
        <w:rPr>
          <w:rFonts w:ascii="Times New Roman" w:hAnsi="Times New Roman" w:cs="Times New Roman"/>
        </w:rPr>
        <w:t>-</w:t>
      </w:r>
      <w:r w:rsidRPr="00CD2788">
        <w:rPr>
          <w:rFonts w:ascii="Times New Roman" w:hAnsi="Times New Roman" w:cs="Times New Roman"/>
        </w:rPr>
        <w:t xml:space="preserve">canopy moisture flux). </w:t>
      </w:r>
      <w:commentRangeStart w:id="328"/>
      <w:r w:rsidR="00A743EB">
        <w:rPr>
          <w:rFonts w:ascii="Times New Roman" w:hAnsi="Times New Roman" w:cs="Times New Roman"/>
        </w:rPr>
        <w:t xml:space="preserve">Results </w:t>
      </w:r>
      <w:r w:rsidRPr="00CD2788">
        <w:rPr>
          <w:rFonts w:ascii="Times New Roman" w:hAnsi="Times New Roman" w:cs="Times New Roman"/>
        </w:rPr>
        <w:t xml:space="preserve">will be synthesized </w:t>
      </w:r>
      <w:r w:rsidR="00A743EB">
        <w:rPr>
          <w:rFonts w:ascii="Times New Roman" w:hAnsi="Times New Roman" w:cs="Times New Roman"/>
        </w:rPr>
        <w:t>across time scales with the ED</w:t>
      </w:r>
      <w:r w:rsidR="00FC266D">
        <w:rPr>
          <w:rFonts w:ascii="Times New Roman" w:hAnsi="Times New Roman" w:cs="Times New Roman"/>
        </w:rPr>
        <w:t>2</w:t>
      </w:r>
      <w:r w:rsidRPr="00CD2788">
        <w:rPr>
          <w:rFonts w:ascii="Times New Roman" w:hAnsi="Times New Roman" w:cs="Times New Roman"/>
        </w:rPr>
        <w:t xml:space="preserve"> model</w:t>
      </w:r>
      <w:r w:rsidR="00A743EB">
        <w:rPr>
          <w:rFonts w:ascii="Times New Roman" w:hAnsi="Times New Roman" w:cs="Times New Roman"/>
        </w:rPr>
        <w:t xml:space="preserve"> (Box 1)</w:t>
      </w:r>
      <w:r w:rsidRPr="00CD2788">
        <w:rPr>
          <w:rFonts w:ascii="Times New Roman" w:hAnsi="Times New Roman" w:cs="Times New Roman"/>
        </w:rPr>
        <w:t>.</w:t>
      </w:r>
      <w:commentRangeEnd w:id="328"/>
      <w:r w:rsidR="00F33D7B">
        <w:rPr>
          <w:rStyle w:val="CommentReference"/>
        </w:rPr>
        <w:commentReference w:id="328"/>
      </w:r>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proofErr w:type="gramStart"/>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proofErr w:type="gramEnd"/>
      <w:r w:rsidR="00A63DB7">
        <w:rPr>
          <w:rFonts w:ascii="Times New Roman" w:hAnsi="Times New Roman" w:cs="Times New Roman"/>
          <w:u w:val="single"/>
        </w:rPr>
        <w:t xml:space="preserve"> (</w:t>
      </w:r>
      <w:commentRangeStart w:id="329"/>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329"/>
      <w:r w:rsidR="00A9054E">
        <w:rPr>
          <w:rStyle w:val="CommentReference"/>
        </w:rPr>
        <w:commentReference w:id="329"/>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interannual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w:t>
      </w:r>
      <w:r w:rsidR="00E25769" w:rsidRPr="00CD2788">
        <w:rPr>
          <w:rFonts w:ascii="Times New Roman" w:hAnsi="Times New Roman" w:cs="Times New Roman"/>
        </w:rPr>
        <w:lastRenderedPageBreak/>
        <w:t xml:space="preserve">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330"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331" w:author="Timothy James Fahey" w:date="2016-02-01T13:17:00Z"/>
          <w:rFonts w:ascii="Times New Roman" w:hAnsi="Times New Roman" w:cs="Times New Roman"/>
        </w:rPr>
      </w:pPr>
      <w:del w:id="332"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2A671170"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333" w:author="Timothy James Fahey" w:date="2016-02-01T13:14:00Z">
        <w:r w:rsidR="00ED5C59">
          <w:rPr>
            <w:rFonts w:ascii="Times New Roman" w:hAnsi="Times New Roman" w:cs="Times New Roman"/>
          </w:rPr>
          <w:t>We will take advantage of</w:t>
        </w:r>
      </w:ins>
      <w:ins w:id="334"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335"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336" w:author="Timothy James Fahey" w:date="2016-02-01T13:16:00Z">
        <w:r w:rsidR="00ED5C59">
          <w:rPr>
            <w:rFonts w:ascii="Times New Roman" w:hAnsi="Times New Roman" w:cs="Times New Roman"/>
          </w:rPr>
          <w:t>W</w:t>
        </w:r>
      </w:ins>
      <w:del w:id="337"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duct data-driven studies of the response of atmosphere-biosphere exchanges of C, heat and water to changes in the timing of budbreak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ith the ecosystem model PnE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p>
    <w:p w14:paraId="06613025" w14:textId="1362E6C6" w:rsidR="002F5147" w:rsidRPr="00CD2788" w:rsidRDefault="00885027" w:rsidP="002F5147">
      <w:pPr>
        <w:spacing w:after="0" w:line="240" w:lineRule="auto"/>
        <w:rPr>
          <w:rFonts w:ascii="Times New Roman" w:eastAsia="Calibri" w:hAnsi="Times New Roman" w:cs="Times New Roman"/>
        </w:rPr>
      </w:pPr>
      <w:proofErr w:type="gramStart"/>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proofErr w:type="gramEnd"/>
      <w:r w:rsidR="00A743EB">
        <w:rPr>
          <w:rFonts w:ascii="Times New Roman" w:hAnsi="Times New Roman" w:cs="Times New Roman"/>
        </w:rPr>
        <w:t xml:space="preserve"> </w:t>
      </w:r>
      <w:r w:rsidR="00A63DB7">
        <w:rPr>
          <w:rFonts w:ascii="Times New Roman" w:hAnsi="Times New Roman" w:cs="Times New Roman"/>
        </w:rPr>
        <w:t>(</w:t>
      </w:r>
      <w:commentRangeStart w:id="338"/>
      <w:r w:rsidR="00A63DB7">
        <w:rPr>
          <w:rFonts w:ascii="Times New Roman" w:hAnsi="Times New Roman" w:cs="Times New Roman"/>
        </w:rPr>
        <w:t xml:space="preserve">Research team:  Groffman, others…) </w:t>
      </w:r>
      <w:commentRangeEnd w:id="338"/>
      <w:r w:rsidR="00A9054E">
        <w:rPr>
          <w:rStyle w:val="CommentReference"/>
        </w:rPr>
        <w:commentReference w:id="338"/>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339"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340" w:author="Timothy James Fahey" w:date="2016-02-01T13:32:00Z">
        <w:r w:rsidR="007B2D26">
          <w:rPr>
            <w:rFonts w:ascii="Times New Roman" w:eastAsia="Calibri" w:hAnsi="Times New Roman" w:cs="Times New Roman"/>
          </w:rPr>
          <w:t>leaf out</w:t>
        </w:r>
      </w:ins>
      <w:del w:id="341"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342"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343"/>
      <w:r w:rsidR="004C1DFD" w:rsidRPr="00CD2788">
        <w:rPr>
          <w:rFonts w:ascii="Times New Roman" w:eastAsia="Calibri" w:hAnsi="Times New Roman" w:cs="Times New Roman"/>
        </w:rPr>
        <w:t>temperature</w:t>
      </w:r>
      <w:commentRangeEnd w:id="343"/>
      <w:r w:rsidR="007B2D26">
        <w:rPr>
          <w:rStyle w:val="CommentReference"/>
        </w:rPr>
        <w:commentReference w:id="343"/>
      </w:r>
      <w:ins w:id="344" w:author="Timothy James Fahey" w:date="2016-02-01T13:34:00Z">
        <w:r w:rsidR="007B2D26">
          <w:rPr>
            <w:rFonts w:ascii="Times New Roman" w:eastAsia="Calibri" w:hAnsi="Times New Roman" w:cs="Times New Roman"/>
          </w:rPr>
          <w:t xml:space="preserve"> of up to 8 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345"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346" w:author="Timothy James Fahey" w:date="2016-02-01T13:35:00Z">
        <w:r w:rsidR="007B2D26">
          <w:rPr>
            <w:rFonts w:ascii="Times New Roman" w:eastAsia="Calibri" w:hAnsi="Times New Roman" w:cs="Times New Roman"/>
          </w:rPr>
          <w:t>, leading to the question:</w:t>
        </w:r>
      </w:ins>
      <w:del w:id="347"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348"/>
      <w:r w:rsidRPr="00CD2788">
        <w:rPr>
          <w:rFonts w:ascii="Times New Roman" w:eastAsia="Calibri" w:hAnsi="Times New Roman" w:cs="Times New Roman"/>
          <w:i/>
        </w:rPr>
        <w:t xml:space="preserve">Approach. </w:t>
      </w:r>
      <w:commentRangeEnd w:id="348"/>
      <w:r w:rsidRPr="00CD2788">
        <w:rPr>
          <w:rStyle w:val="CommentReference"/>
          <w:rFonts w:ascii="Times New Roman" w:hAnsi="Times New Roman" w:cs="Times New Roman"/>
          <w:sz w:val="22"/>
          <w:szCs w:val="22"/>
        </w:rPr>
        <w:commentReference w:id="348"/>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349" w:author="Timothy James Fahey" w:date="2016-02-01T13:36:00Z">
        <w:r w:rsidR="007B2D26">
          <w:rPr>
            <w:rStyle w:val="CommentReference"/>
            <w:rFonts w:ascii="Times New Roman" w:hAnsi="Times New Roman" w:cs="Times New Roman"/>
            <w:sz w:val="22"/>
            <w:szCs w:val="22"/>
          </w:rPr>
          <w:t>address this question</w:t>
        </w:r>
      </w:ins>
      <w:del w:id="350"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351"/>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351"/>
      <w:r w:rsidR="0091028C">
        <w:rPr>
          <w:rStyle w:val="CommentReference"/>
        </w:rPr>
        <w:commentReference w:id="351"/>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181DA271" w:rsidR="00765743" w:rsidRPr="004300E9" w:rsidRDefault="00765743" w:rsidP="00765743">
      <w:pPr>
        <w:spacing w:after="0" w:line="240" w:lineRule="auto"/>
        <w:rPr>
          <w:rFonts w:ascii="Times New Roman" w:eastAsia="Calibri" w:hAnsi="Times New Roman" w:cs="Times New Roman"/>
        </w:rPr>
      </w:pPr>
      <w:commentRangeStart w:id="352"/>
      <w:proofErr w:type="gramStart"/>
      <w:r w:rsidRPr="004300E9">
        <w:rPr>
          <w:rFonts w:ascii="Times New Roman" w:eastAsia="Calibri" w:hAnsi="Times New Roman" w:cs="Times New Roman"/>
          <w:u w:val="single"/>
        </w:rPr>
        <w:t xml:space="preserve">Seasonality and stream carbon </w:t>
      </w:r>
      <w:commentRangeStart w:id="353"/>
      <w:r w:rsidRPr="004300E9">
        <w:rPr>
          <w:rFonts w:ascii="Times New Roman" w:eastAsia="Calibri" w:hAnsi="Times New Roman" w:cs="Times New Roman"/>
          <w:u w:val="single"/>
        </w:rPr>
        <w:t>dynamics</w:t>
      </w:r>
      <w:commentRangeEnd w:id="352"/>
      <w:r>
        <w:rPr>
          <w:rStyle w:val="CommentReference"/>
        </w:rPr>
        <w:commentReference w:id="352"/>
      </w:r>
      <w:commentRangeEnd w:id="353"/>
      <w:r>
        <w:rPr>
          <w:rStyle w:val="CommentReference"/>
        </w:rPr>
        <w:commentReference w:id="353"/>
      </w:r>
      <w:r>
        <w:rPr>
          <w:rFonts w:ascii="Times New Roman" w:eastAsia="Calibri" w:hAnsi="Times New Roman" w:cs="Times New Roman"/>
        </w:rPr>
        <w:t>.</w:t>
      </w:r>
      <w:proofErr w:type="gramEnd"/>
      <w:r>
        <w:rPr>
          <w:rFonts w:ascii="Times New Roman" w:eastAsia="Calibri" w:hAnsi="Times New Roman" w:cs="Times New Roman"/>
        </w:rPr>
        <w:t xml:space="preserve"> </w:t>
      </w:r>
      <w:r w:rsidR="00A63DB7">
        <w:rPr>
          <w:rFonts w:ascii="Times New Roman" w:eastAsia="Calibri" w:hAnsi="Times New Roman" w:cs="Times New Roman"/>
        </w:rPr>
        <w:t>(</w:t>
      </w:r>
      <w:commentRangeStart w:id="354"/>
      <w:r w:rsidR="00A63DB7">
        <w:rPr>
          <w:rFonts w:ascii="Times New Roman" w:eastAsia="Calibri" w:hAnsi="Times New Roman" w:cs="Times New Roman"/>
        </w:rPr>
        <w:t>Research Team:  Rosi-Marshall, Ber</w:t>
      </w:r>
      <w:r w:rsidR="007941C4">
        <w:rPr>
          <w:rFonts w:ascii="Times New Roman" w:eastAsia="Calibri" w:hAnsi="Times New Roman" w:cs="Times New Roman"/>
        </w:rPr>
        <w:t>n</w:t>
      </w:r>
      <w:r w:rsidR="00A63DB7">
        <w:rPr>
          <w:rFonts w:ascii="Times New Roman" w:eastAsia="Calibri" w:hAnsi="Times New Roman" w:cs="Times New Roman"/>
        </w:rPr>
        <w:t xml:space="preserve">hardt, </w:t>
      </w:r>
      <w:proofErr w:type="gramStart"/>
      <w:r w:rsidR="00A63DB7">
        <w:rPr>
          <w:rFonts w:ascii="Times New Roman" w:eastAsia="Calibri" w:hAnsi="Times New Roman" w:cs="Times New Roman"/>
        </w:rPr>
        <w:t>Likens</w:t>
      </w:r>
      <w:commentRangeEnd w:id="354"/>
      <w:proofErr w:type="gramEnd"/>
      <w:r w:rsidR="00A9054E">
        <w:rPr>
          <w:rStyle w:val="CommentReference"/>
        </w:rPr>
        <w:commentReference w:id="354"/>
      </w:r>
      <w:r w:rsidR="00A63DB7">
        <w:rPr>
          <w:rFonts w:ascii="Times New Roman" w:eastAsia="Calibri" w:hAnsi="Times New Roman" w:cs="Times New Roman"/>
        </w:rPr>
        <w:t xml:space="preserve">). </w:t>
      </w:r>
      <w:r w:rsidRPr="004300E9">
        <w:rPr>
          <w:rFonts w:ascii="Times New Roman" w:eastAsia="Calibri" w:hAnsi="Times New Roman" w:cs="Times New Roman"/>
        </w:rPr>
        <w:t xml:space="preserve">Spring and autumn are arguably the most </w:t>
      </w:r>
      <w:del w:id="355" w:author="Bailey, Scott -FS" w:date="2016-02-05T16:00:00Z">
        <w:r w:rsidRPr="004300E9" w:rsidDel="008B4304">
          <w:rPr>
            <w:rFonts w:ascii="Times New Roman" w:eastAsia="Calibri" w:hAnsi="Times New Roman" w:cs="Times New Roman"/>
          </w:rPr>
          <w:delText xml:space="preserve">the </w:delText>
        </w:r>
      </w:del>
      <w:r w:rsidRPr="004300E9">
        <w:rPr>
          <w:rFonts w:ascii="Times New Roman" w:eastAsia="Calibri" w:hAnsi="Times New Roman" w:cs="Times New Roman"/>
        </w:rPr>
        <w:t>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r w:rsidRPr="004300E9">
        <w:rPr>
          <w:rFonts w:ascii="Times New Roman" w:eastAsia="Calibri" w:hAnsi="Times New Roman" w:cs="Times New Roman"/>
        </w:rPr>
        <w:t>interannual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Historically, allochthonous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known, but may be related to changing stream chemistry (Likens and Buso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356"/>
      <w:commentRangeStart w:id="357"/>
      <w:r w:rsidRPr="004300E9">
        <w:rPr>
          <w:rFonts w:ascii="Times New Roman" w:eastAsia="Calibri" w:hAnsi="Times New Roman" w:cs="Times New Roman"/>
        </w:rPr>
        <w:t>autumn</w:t>
      </w:r>
      <w:commentRangeEnd w:id="356"/>
      <w:r>
        <w:rPr>
          <w:rStyle w:val="CommentReference"/>
        </w:rPr>
        <w:commentReference w:id="356"/>
      </w:r>
      <w:commentRangeEnd w:id="357"/>
      <w:r w:rsidR="007B2D26">
        <w:rPr>
          <w:rStyle w:val="CommentReference"/>
        </w:rPr>
        <w:commentReference w:id="357"/>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358"/>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358"/>
      <w:r>
        <w:rPr>
          <w:rStyle w:val="CommentReference"/>
        </w:rPr>
        <w:commentReference w:id="358"/>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 xml:space="preserve">linked into </w:t>
      </w:r>
      <w:r w:rsidRPr="004300E9">
        <w:rPr>
          <w:rFonts w:ascii="Times New Roman" w:eastAsia="Calibri" w:hAnsi="Times New Roman" w:cs="Times New Roman"/>
        </w:rPr>
        <w:lastRenderedPageBreak/>
        <w:t>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359"/>
      <w:r w:rsidRPr="004300E9">
        <w:rPr>
          <w:rFonts w:ascii="Times New Roman" w:eastAsia="Calibri" w:hAnsi="Times New Roman" w:cs="Times New Roman"/>
        </w:rPr>
        <w:t>Entrekin et al. 2008</w:t>
      </w:r>
      <w:commentRangeEnd w:id="359"/>
      <w:r w:rsidRPr="004300E9">
        <w:rPr>
          <w:rStyle w:val="CommentReference"/>
        </w:rPr>
        <w:commentReference w:id="359"/>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360"/>
      <w:r w:rsidRPr="004300E9">
        <w:rPr>
          <w:rFonts w:ascii="Times New Roman" w:eastAsia="Calibri" w:hAnsi="Times New Roman" w:cs="Times New Roman"/>
        </w:rPr>
        <w:t>Hall et al 1980)</w:t>
      </w:r>
      <w:commentRangeEnd w:id="360"/>
      <w:r>
        <w:rPr>
          <w:rFonts w:ascii="Times New Roman" w:eastAsia="Calibri" w:hAnsi="Times New Roman" w:cs="Times New Roman"/>
        </w:rPr>
        <w:t xml:space="preserve">. </w:t>
      </w:r>
      <w:r w:rsidRPr="004300E9">
        <w:rPr>
          <w:rStyle w:val="CommentReference"/>
        </w:rPr>
        <w:commentReference w:id="360"/>
      </w:r>
      <w:r w:rsidRPr="004300E9">
        <w:rPr>
          <w:rFonts w:ascii="Times New Roman" w:eastAsia="Calibri" w:hAnsi="Times New Roman" w:cs="Times New Roman"/>
        </w:rPr>
        <w:t xml:space="preserve">We will measure emergence 3 times during the </w:t>
      </w:r>
      <w:proofErr w:type="gramStart"/>
      <w:r w:rsidRPr="004300E9">
        <w:rPr>
          <w:rFonts w:ascii="Times New Roman" w:eastAsia="Calibri" w:hAnsi="Times New Roman" w:cs="Times New Roman"/>
        </w:rPr>
        <w:t>6 year</w:t>
      </w:r>
      <w:proofErr w:type="gramEnd"/>
      <w:r w:rsidRPr="004300E9">
        <w:rPr>
          <w:rFonts w:ascii="Times New Roman" w:eastAsia="Calibri" w:hAnsi="Times New Roman" w:cs="Times New Roman"/>
        </w:rPr>
        <w:t xml:space="preserve">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Rosi-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77777777" w:rsidR="00885027" w:rsidRPr="00C73794" w:rsidRDefault="009A7391" w:rsidP="00885027">
      <w:pPr>
        <w:spacing w:after="0" w:line="240" w:lineRule="auto"/>
        <w:rPr>
          <w:rFonts w:ascii="Times New Roman" w:hAnsi="Times New Roman" w:cs="Times New Roman"/>
        </w:rPr>
      </w:pPr>
      <w:r w:rsidRPr="00CD2788">
        <w:rPr>
          <w:rFonts w:ascii="Times New Roman" w:eastAsia="Calibri" w:hAnsi="Times New Roman" w:cs="Times New Roman"/>
        </w:rPr>
        <w:t xml:space="preserve"> </w:t>
      </w:r>
      <w:commentRangeStart w:id="361"/>
      <w:r w:rsidR="00885027" w:rsidRPr="00CD2788">
        <w:rPr>
          <w:rFonts w:ascii="Times New Roman" w:hAnsi="Times New Roman" w:cs="Times New Roman"/>
          <w:i/>
        </w:rPr>
        <w:t xml:space="preserve">2.3.4 </w:t>
      </w:r>
      <w:commentRangeEnd w:id="361"/>
      <w:r w:rsidR="00A63DB7">
        <w:rPr>
          <w:rStyle w:val="CommentReference"/>
        </w:rPr>
        <w:commentReference w:id="361"/>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362"/>
      <w:r w:rsidR="00A63DB7">
        <w:rPr>
          <w:rFonts w:ascii="Times New Roman" w:hAnsi="Times New Roman" w:cs="Times New Roman"/>
        </w:rPr>
        <w:t>Research team:  Groffman, Templer, others…</w:t>
      </w:r>
      <w:proofErr w:type="gramStart"/>
      <w:r w:rsidR="00A63DB7">
        <w:rPr>
          <w:rFonts w:ascii="Times New Roman" w:hAnsi="Times New Roman" w:cs="Times New Roman"/>
        </w:rPr>
        <w:t>) )</w:t>
      </w:r>
      <w:commentRangeEnd w:id="362"/>
      <w:proofErr w:type="gramEnd"/>
      <w:r w:rsidR="00A9054E">
        <w:rPr>
          <w:rStyle w:val="CommentReference"/>
        </w:rPr>
        <w:commentReference w:id="362"/>
      </w:r>
    </w:p>
    <w:p w14:paraId="0C332463" w14:textId="7D31C1B4"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r w:rsidR="00135FAB" w:rsidRPr="00CD2788">
        <w:rPr>
          <w:rFonts w:ascii="Times New Roman" w:hAnsi="Times New Roman" w:cs="Times New Roman"/>
        </w:rPr>
        <w:t>In addition</w:t>
      </w:r>
      <w:r w:rsidR="00A63DB7">
        <w:rPr>
          <w:rFonts w:ascii="Times New Roman" w:hAnsi="Times New Roman" w:cs="Times New Roman"/>
        </w:rPr>
        <w:t xml:space="preserve"> to this comparative study,</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363"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364"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365"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366"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367"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368"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3CDCAE0E"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elevational gradient and analyze long-term relationships between mineralization, nitrification, climate and watershed N losses to improve understanding o</w:t>
      </w:r>
      <w:ins w:id="369" w:author="Timothy James Fahey" w:date="2016-02-01T13:47:00Z">
        <w:r w:rsidR="005B76ED">
          <w:rPr>
            <w:rFonts w:ascii="Times New Roman" w:hAnsi="Times New Roman" w:cs="Times New Roman"/>
            <w:bCs/>
          </w:rPr>
          <w:t>f</w:t>
        </w:r>
      </w:ins>
      <w:del w:id="370"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371"/>
      <w:r w:rsidRPr="00CD2788">
        <w:rPr>
          <w:rFonts w:ascii="Times New Roman" w:hAnsi="Times New Roman" w:cs="Times New Roman"/>
          <w:bCs/>
        </w:rPr>
        <w:t>We propose to add measurements of foliar N, spring ephemeral plants, and insect population dynamics to this study</w:t>
      </w:r>
      <w:del w:id="372"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371"/>
      <w:r w:rsidRPr="00CD2788">
        <w:rPr>
          <w:rStyle w:val="CommentReference"/>
          <w:rFonts w:ascii="Times New Roman" w:hAnsi="Times New Roman" w:cs="Times New Roman"/>
          <w:sz w:val="22"/>
          <w:szCs w:val="22"/>
        </w:rPr>
        <w:commentReference w:id="371"/>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373" w:author="Timothy James Fahey" w:date="2016-02-01T13:46:00Z">
        <w:r w:rsidR="005B76ED">
          <w:rPr>
            <w:rFonts w:ascii="Times New Roman" w:hAnsi="Times New Roman" w:cs="Times New Roman"/>
          </w:rPr>
          <w:t>.</w:t>
        </w:r>
      </w:ins>
      <w:del w:id="374"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7777777"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375"/>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375"/>
      <w:r w:rsidR="009F7F00">
        <w:rPr>
          <w:rStyle w:val="CommentReference"/>
        </w:rPr>
        <w:commentReference w:id="375"/>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376"/>
      <w:r w:rsidR="00A63DB7">
        <w:rPr>
          <w:rFonts w:ascii="Times New Roman" w:hAnsi="Times New Roman" w:cs="Times New Roman"/>
        </w:rPr>
        <w:t>Research team: Ayres, Lany, others</w:t>
      </w:r>
      <w:proofErr w:type="gramStart"/>
      <w:r w:rsidR="00A63DB7">
        <w:rPr>
          <w:rFonts w:ascii="Times New Roman" w:hAnsi="Times New Roman" w:cs="Times New Roman"/>
        </w:rPr>
        <w:t>?...</w:t>
      </w:r>
      <w:proofErr w:type="gramEnd"/>
      <w:r w:rsidR="00A63DB7">
        <w:rPr>
          <w:rFonts w:ascii="Times New Roman" w:hAnsi="Times New Roman" w:cs="Times New Roman"/>
        </w:rPr>
        <w:t>)</w:t>
      </w:r>
      <w:commentRangeEnd w:id="376"/>
      <w:r w:rsidR="00A9054E">
        <w:rPr>
          <w:rStyle w:val="CommentReference"/>
        </w:rPr>
        <w:commentReference w:id="376"/>
      </w:r>
    </w:p>
    <w:p w14:paraId="1E7E3AC1" w14:textId="2F4A9D83"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377" w:author="Timothy James Fahey" w:date="2016-02-01T13:48:00Z">
        <w:r w:rsidR="00B042AA" w:rsidDel="005B76ED">
          <w:rPr>
            <w:rFonts w:ascii="Times New Roman" w:hAnsi="Times New Roman" w:cs="Times New Roman"/>
          </w:rPr>
          <w:delText xml:space="preserve"> are</w:delText>
        </w:r>
      </w:del>
      <w:del w:id="378"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379"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380"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w:t>
      </w:r>
      <w:proofErr w:type="gramStart"/>
      <w:r>
        <w:rPr>
          <w:rFonts w:ascii="Times New Roman" w:hAnsi="Times New Roman" w:cs="Times New Roman"/>
        </w:rPr>
        <w:t>?,</w:t>
      </w:r>
      <w:proofErr w:type="gramEnd"/>
      <w:r>
        <w:rPr>
          <w:rFonts w:ascii="Times New Roman" w:hAnsi="Times New Roman" w:cs="Times New Roman"/>
        </w:rPr>
        <w:t xml:space="preserve"> Reynolds et al. 2007, Lany 2014, Lany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interannual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refs).</w:t>
      </w:r>
      <w:r>
        <w:rPr>
          <w:rFonts w:ascii="Times New Roman" w:hAnsi="Times New Roman" w:cs="Times New Roman"/>
        </w:rPr>
        <w:t xml:space="preserve">  </w:t>
      </w:r>
      <w:proofErr w:type="gramStart"/>
      <w:r>
        <w:rPr>
          <w:rFonts w:ascii="Times New Roman" w:hAnsi="Times New Roman" w:cs="Times New Roman"/>
        </w:rPr>
        <w:t xml:space="preserve">The variability in 1° </w:t>
      </w:r>
      <w:r>
        <w:rPr>
          <w:rFonts w:ascii="Times New Roman" w:hAnsi="Times New Roman" w:cs="Times New Roman"/>
        </w:rPr>
        <w:lastRenderedPageBreak/>
        <w:t>consumers at HBR</w:t>
      </w:r>
      <w:del w:id="381"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382"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383" w:author="Timothy James Fahey" w:date="2016-02-01T13:50:00Z">
        <w:r w:rsidR="005B76ED">
          <w:rPr>
            <w:rFonts w:ascii="Times New Roman" w:hAnsi="Times New Roman" w:cs="Times New Roman"/>
            <w:highlight w:val="yellow"/>
          </w:rPr>
          <w:t>+/- 20% (Fahey et al. 2005)</w:t>
        </w:r>
      </w:ins>
      <w:del w:id="384"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proofErr w:type="gramEnd"/>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Lany 2014).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454D436" w14:textId="76FBA573"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Lany et al. 2015). </w:t>
      </w:r>
      <w:r>
        <w:rPr>
          <w:rFonts w:ascii="Times New Roman" w:hAnsi="Times New Roman" w:cs="Times New Roman"/>
        </w:rPr>
        <w:t>Changing leafout dates</w:t>
      </w:r>
      <w:r w:rsidRPr="00A528BB">
        <w:rPr>
          <w:rFonts w:ascii="Times New Roman" w:hAnsi="Times New Roman" w:cs="Times New Roman"/>
        </w:rPr>
        <w:t xml:space="preserve"> can alter the 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advances by only about 6 days for a 10-day advance in leaf expansion</w:t>
      </w:r>
      <w:r>
        <w:rPr>
          <w:rFonts w:ascii="Times New Roman" w:hAnsi="Times New Roman" w:cs="Times New Roman"/>
        </w:rPr>
        <w:t xml:space="preserve">, and the recent early springs are coming closer to their </w:t>
      </w:r>
      <w:commentRangeStart w:id="385"/>
      <w:ins w:id="386"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385"/>
      <w:r w:rsidR="001D4558">
        <w:rPr>
          <w:rStyle w:val="CommentReference"/>
        </w:rPr>
        <w:commentReference w:id="385"/>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387"/>
      <w:r w:rsidRPr="00A528BB">
        <w:rPr>
          <w:rFonts w:ascii="Times New Roman" w:hAnsi="Times New Roman" w:cs="Times New Roman"/>
        </w:rPr>
        <w:t>Lany et al. 2015</w:t>
      </w:r>
      <w:commentRangeEnd w:id="387"/>
      <w:r w:rsidRPr="008F031E">
        <w:rPr>
          <w:rStyle w:val="CommentReference"/>
          <w:rFonts w:ascii="Times New Roman" w:hAnsi="Times New Roman" w:cs="Times New Roman"/>
          <w:sz w:val="22"/>
          <w:szCs w:val="22"/>
        </w:rPr>
        <w:commentReference w:id="387"/>
      </w:r>
      <w:r w:rsidRPr="00A528BB">
        <w:rPr>
          <w:rFonts w:ascii="Times New Roman" w:hAnsi="Times New Roman" w:cs="Times New Roman"/>
        </w:rPr>
        <w:t>).</w:t>
      </w:r>
    </w:p>
    <w:p w14:paraId="455DD04B"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Lany 2014). Lepidoptera that feed on early season leaves are the main source of overall interannual variation in Lepidoptera abundance (Stange et al. 2011).</w:t>
      </w:r>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94A7F33"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14:paraId="59FE7CBA"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interannual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1303D26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388"/>
      <w:r w:rsidRPr="00A528BB">
        <w:rPr>
          <w:rFonts w:ascii="Times New Roman" w:hAnsi="Times New Roman" w:cs="Times New Roman"/>
        </w:rPr>
        <w:t xml:space="preserve">Is the brown (detrital) food web buffered from the effects of leaf N variation because of litter mixing and retranslocation of N prior to leaf </w:t>
      </w:r>
      <w:commentRangeStart w:id="389"/>
      <w:r w:rsidRPr="00A528BB">
        <w:rPr>
          <w:rFonts w:ascii="Times New Roman" w:hAnsi="Times New Roman" w:cs="Times New Roman"/>
        </w:rPr>
        <w:t>drop</w:t>
      </w:r>
      <w:commentRangeEnd w:id="389"/>
      <w:r w:rsidR="001D4558">
        <w:rPr>
          <w:rStyle w:val="CommentReference"/>
        </w:rPr>
        <w:commentReference w:id="389"/>
      </w:r>
      <w:r w:rsidRPr="00A528BB">
        <w:rPr>
          <w:rFonts w:ascii="Times New Roman" w:hAnsi="Times New Roman" w:cs="Times New Roman"/>
        </w:rPr>
        <w:t>?</w:t>
      </w:r>
      <w:commentRangeEnd w:id="388"/>
      <w:r w:rsidR="009F7F00">
        <w:rPr>
          <w:rStyle w:val="CommentReference"/>
        </w:rPr>
        <w:commentReference w:id="388"/>
      </w:r>
    </w:p>
    <w:p w14:paraId="14AC905E" w14:textId="77777777" w:rsidR="00F21657" w:rsidRPr="005E6184" w:rsidRDefault="00F21657" w:rsidP="00F21657">
      <w:pPr>
        <w:spacing w:after="0" w:line="240" w:lineRule="auto"/>
        <w:rPr>
          <w:rFonts w:ascii="Times New Roman" w:hAnsi="Times New Roman" w:cs="Times New Roman"/>
          <w:i/>
        </w:rPr>
      </w:pPr>
    </w:p>
    <w:p w14:paraId="3B2B27C9" w14:textId="77777777"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 xml:space="preserve">surveys for caterpillars and spiders (Lany et al. 2015); valley-wide monitoring (point counts) for birds and diurnally active small mammals (Holmes et al. 2011); blacklighting for moths (Stang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Lany 2014</w:t>
      </w:r>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sampling of bats with automated recorders (Coleman et al. 2014, Froidevaux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 xml:space="preserve">abundance of </w:t>
      </w:r>
      <w:r w:rsidRPr="00A528BB">
        <w:rPr>
          <w:rFonts w:ascii="Times New Roman" w:hAnsi="Times New Roman" w:cs="Times New Roman"/>
          <w:color w:val="222222"/>
        </w:rPr>
        <w:t>terrestrial salamander</w:t>
      </w:r>
      <w:r w:rsidR="00F678F8">
        <w:rPr>
          <w:rFonts w:ascii="Times New Roman" w:hAnsi="Times New Roman" w:cs="Times New Roman"/>
          <w:color w:val="222222"/>
        </w:rPr>
        <w:t xml:space="preserve">s, which are the </w:t>
      </w:r>
      <w:r w:rsidRPr="00A528BB">
        <w:rPr>
          <w:rFonts w:ascii="Times New Roman" w:hAnsi="Times New Roman" w:cs="Times New Roman"/>
          <w:color w:val="222222"/>
        </w:rPr>
        <w:t xml:space="preserve">top predators in the brown </w:t>
      </w:r>
      <w:commentRangeStart w:id="390"/>
      <w:r w:rsidRPr="00A528BB">
        <w:rPr>
          <w:rFonts w:ascii="Times New Roman" w:hAnsi="Times New Roman" w:cs="Times New Roman"/>
          <w:color w:val="222222"/>
        </w:rPr>
        <w:t>web</w:t>
      </w:r>
      <w:commentRangeEnd w:id="390"/>
      <w:r>
        <w:rPr>
          <w:rStyle w:val="CommentReference"/>
        </w:rPr>
        <w:commentReference w:id="390"/>
      </w:r>
      <w:proofErr w:type="gramStart"/>
      <w:r w:rsidRPr="00A528BB">
        <w:rPr>
          <w:rFonts w:ascii="Times New Roman" w:hAnsi="Times New Roman" w:cs="Times New Roman"/>
          <w:color w:val="222222"/>
        </w:rPr>
        <w:t xml:space="preserve"> ,</w:t>
      </w:r>
      <w:proofErr w:type="gramEnd"/>
      <w:r w:rsidRPr="00A528BB">
        <w:rPr>
          <w:rFonts w:ascii="Times New Roman" w:hAnsi="Times New Roman" w:cs="Times New Roman"/>
          <w:color w:val="222222"/>
        </w:rPr>
        <w:t xml:space="preserve">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To strengthen analyses of interannual patterns we will also add</w:t>
      </w:r>
      <w:r w:rsidRPr="00A528BB">
        <w:rPr>
          <w:rFonts w:ascii="Times New Roman" w:hAnsi="Times New Roman" w:cs="Times New Roman"/>
          <w:color w:val="222222"/>
        </w:rPr>
        <w:t xml:space="preserve"> measurements of potential N mineralization </w:t>
      </w:r>
      <w:r w:rsidRPr="00A528BB">
        <w:rPr>
          <w:rFonts w:ascii="Times New Roman" w:hAnsi="Times New Roman" w:cs="Times New Roman"/>
          <w:color w:val="222222"/>
        </w:rPr>
        <w:lastRenderedPageBreak/>
        <w:t>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465F34B7" w:rsidR="00150E3F" w:rsidRDefault="00F678F8">
      <w:pPr>
        <w:shd w:val="clear" w:color="auto" w:fill="FFFFFF"/>
        <w:spacing w:after="0" w:line="240" w:lineRule="auto"/>
        <w:rPr>
          <w:rFonts w:ascii="Times New Roman" w:hAnsi="Times New Roman" w:cs="Times New Roman"/>
        </w:rPr>
      </w:pPr>
      <w:del w:id="391"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392"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393" w:author="Timothy James Fahey" w:date="2016-02-01T13:56:00Z">
        <w:r w:rsidR="001D4558">
          <w:rPr>
            <w:rFonts w:ascii="Times New Roman" w:hAnsi="Times New Roman" w:cs="Times New Roman"/>
          </w:rPr>
          <w:t>T</w:t>
        </w:r>
      </w:ins>
      <w:del w:id="394"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395"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396"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397"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398"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two new introduced pests, emerald ash borer and hemlock woolly adelgid, are likely to have severe effects</w:t>
      </w:r>
      <w:ins w:id="399" w:author="Timothy James Fahey" w:date="2016-02-01T13:58:00Z">
        <w:r w:rsidR="001D4558">
          <w:rPr>
            <w:rFonts w:ascii="Times New Roman" w:hAnsi="Times New Roman" w:cs="Times New Roman"/>
          </w:rPr>
          <w:t>.</w:t>
        </w:r>
      </w:ins>
      <w:del w:id="400"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401"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r w:rsidR="00F3658A" w:rsidRPr="00CD2788">
        <w:rPr>
          <w:rFonts w:ascii="Times New Roman" w:hAnsi="Times New Roman" w:cs="Times New Roman"/>
          <w:i/>
        </w:rPr>
        <w:t>Gyrinophilus porphyriticus</w:t>
      </w:r>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402"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403" w:author="Timothy James Fahey" w:date="2016-02-01T13:58:00Z">
        <w:r w:rsidR="001D4558">
          <w:rPr>
            <w:rFonts w:ascii="Times New Roman" w:hAnsi="Times New Roman" w:cs="Times New Roman"/>
          </w:rPr>
          <w:t xml:space="preserve">These trends demand new measurements and </w:t>
        </w:r>
        <w:proofErr w:type="gramStart"/>
        <w:r w:rsidR="001D4558">
          <w:rPr>
            <w:rFonts w:ascii="Times New Roman" w:hAnsi="Times New Roman" w:cs="Times New Roman"/>
          </w:rPr>
          <w:t>a more encompassing model</w:t>
        </w:r>
      </w:ins>
      <w:ins w:id="404" w:author="Timothy James Fahey" w:date="2016-02-01T14:00:00Z">
        <w:r w:rsidR="001D4558">
          <w:rPr>
            <w:rFonts w:ascii="Times New Roman" w:hAnsi="Times New Roman" w:cs="Times New Roman"/>
          </w:rPr>
          <w:t>s</w:t>
        </w:r>
      </w:ins>
      <w:proofErr w:type="gramEnd"/>
      <w:ins w:id="405" w:author="Timothy James Fahey" w:date="2016-02-01T13:58:00Z">
        <w:r w:rsidR="001D4558">
          <w:rPr>
            <w:rFonts w:ascii="Times New Roman" w:hAnsi="Times New Roman" w:cs="Times New Roman"/>
          </w:rPr>
          <w:t xml:space="preserve"> of forest </w:t>
        </w:r>
      </w:ins>
      <w:ins w:id="406" w:author="Timothy James Fahey" w:date="2016-02-01T14:00:00Z">
        <w:r w:rsidR="001D4558">
          <w:rPr>
            <w:rFonts w:ascii="Times New Roman" w:hAnsi="Times New Roman" w:cs="Times New Roman"/>
          </w:rPr>
          <w:t xml:space="preserve">ecosystem </w:t>
        </w:r>
      </w:ins>
      <w:ins w:id="407"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408"/>
      <w:r w:rsidRPr="00CD2788">
        <w:rPr>
          <w:rFonts w:ascii="Times New Roman" w:hAnsi="Times New Roman" w:cs="Times New Roman"/>
        </w:rPr>
        <w:t xml:space="preserve">2.4.2 </w:t>
      </w:r>
      <w:commentRangeEnd w:id="408"/>
      <w:r w:rsidR="00F54166">
        <w:rPr>
          <w:rStyle w:val="CommentReference"/>
        </w:rPr>
        <w:commentReference w:id="408"/>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409"/>
      <w:r w:rsidR="00645C00">
        <w:rPr>
          <w:rFonts w:ascii="Times New Roman" w:hAnsi="Times New Roman" w:cs="Times New Roman"/>
        </w:rPr>
        <w:t xml:space="preserve">Research team: Battles, Fahey, Cleavitt, </w:t>
      </w:r>
      <w:proofErr w:type="gramStart"/>
      <w:r w:rsidR="00645C00">
        <w:rPr>
          <w:rFonts w:ascii="Times New Roman" w:hAnsi="Times New Roman" w:cs="Times New Roman"/>
        </w:rPr>
        <w:t>Matthes</w:t>
      </w:r>
      <w:proofErr w:type="gramEnd"/>
      <w:r w:rsidR="00645C00">
        <w:rPr>
          <w:rFonts w:ascii="Times New Roman" w:hAnsi="Times New Roman" w:cs="Times New Roman"/>
        </w:rPr>
        <w:t>…)</w:t>
      </w:r>
      <w:commentRangeEnd w:id="409"/>
      <w:r w:rsidR="00A9054E">
        <w:rPr>
          <w:rStyle w:val="CommentReference"/>
        </w:rPr>
        <w:commentReference w:id="409"/>
      </w:r>
    </w:p>
    <w:p w14:paraId="54904105" w14:textId="68633145"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410"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411"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412"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w:t>
      </w:r>
      <w:proofErr w:type="gramStart"/>
      <w:r w:rsidRPr="00CD2788">
        <w:rPr>
          <w:rFonts w:ascii="Times New Roman" w:hAnsi="Times New Roman" w:cs="Times New Roman"/>
        </w:rPr>
        <w:t>themselves</w:t>
      </w:r>
      <w:proofErr w:type="gramEnd"/>
      <w:r w:rsidRPr="00CD2788">
        <w:rPr>
          <w:rFonts w:ascii="Times New Roman" w:hAnsi="Times New Roman" w:cs="Times New Roman"/>
        </w:rPr>
        <w:t xml:space="preserve"> over time. However these expectations no longer hold. For example</w:t>
      </w:r>
      <w:del w:id="413"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proofErr w:type="gramStart"/>
      <w:ins w:id="414"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415" w:author="Timothy James Fahey" w:date="2016-02-01T14:02:00Z">
        <w:r w:rsidR="001D4558">
          <w:rPr>
            <w:rFonts w:ascii="Times New Roman" w:hAnsi="Times New Roman" w:cs="Times New Roman"/>
          </w:rPr>
          <w:t>a</w:t>
        </w:r>
        <w:proofErr w:type="gramEnd"/>
        <w:r w:rsidR="001D4558">
          <w:rPr>
            <w:rFonts w:ascii="Times New Roman" w:hAnsi="Times New Roman" w:cs="Times New Roman"/>
          </w:rPr>
          <w:t xml:space="preserve"> remarkable </w:t>
        </w:r>
      </w:ins>
      <w:del w:id="416"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417"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418"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419"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420" w:author="Timothy James Fahey" w:date="2016-02-01T14:04:00Z">
        <w:r w:rsidR="00D51678">
          <w:rPr>
            <w:rFonts w:ascii="Times New Roman" w:hAnsi="Times New Roman" w:cs="Times New Roman"/>
          </w:rPr>
          <w:t xml:space="preserve"> in the HBR forest</w:t>
        </w:r>
      </w:ins>
      <w:del w:id="421"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422"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Doorn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423"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1F481CA1" w:rsidR="00084634" w:rsidRDefault="00084634" w:rsidP="00084634">
      <w:pPr>
        <w:autoSpaceDE w:val="0"/>
        <w:autoSpaceDN w:val="0"/>
        <w:adjustRightInd w:val="0"/>
        <w:spacing w:after="0" w:line="240" w:lineRule="auto"/>
        <w:rPr>
          <w:rFonts w:ascii="Times New Roman" w:hAnsi="Times New Roman" w:cs="Times New Roman"/>
        </w:rPr>
      </w:pPr>
      <w:del w:id="424" w:author="Timothy James Fahey" w:date="2016-02-01T14:07:00Z">
        <w:r w:rsidRPr="00CD2788" w:rsidDel="00D51678">
          <w:rPr>
            <w:rFonts w:ascii="Times New Roman" w:hAnsi="Times New Roman" w:cs="Times New Roman"/>
          </w:rPr>
          <w:delText xml:space="preserve">The complex interplay of </w:delText>
        </w:r>
        <w:commentRangeStart w:id="425"/>
        <w:r w:rsidRPr="00CD2788" w:rsidDel="00D51678">
          <w:rPr>
            <w:rFonts w:ascii="Times New Roman" w:hAnsi="Times New Roman" w:cs="Times New Roman"/>
          </w:rPr>
          <w:delText xml:space="preserve">these novel perturbations </w:delText>
        </w:r>
        <w:commentRangeEnd w:id="425"/>
        <w:r w:rsidR="006B63F1" w:rsidDel="00D51678">
          <w:rPr>
            <w:rStyle w:val="CommentReference"/>
          </w:rPr>
          <w:commentReference w:id="425"/>
        </w:r>
        <w:r w:rsidRPr="00CD2788" w:rsidDel="00D51678">
          <w:rPr>
            <w:rFonts w:ascii="Times New Roman" w:hAnsi="Times New Roman" w:cs="Times New Roman"/>
          </w:rPr>
          <w:delText>fundamentally alters</w:delText>
        </w:r>
      </w:del>
      <w:ins w:id="426" w:author="Timothy James Fahey" w:date="2016-02-01T14:07:00Z">
        <w:r w:rsidR="00D51678">
          <w:rPr>
            <w:rFonts w:ascii="Times New Roman" w:hAnsi="Times New Roman" w:cs="Times New Roman"/>
          </w:rPr>
          <w:t>Such profound shifts in forest structure and composition will alter the</w:t>
        </w:r>
      </w:ins>
      <w:del w:id="427" w:author="Timothy James Fahey" w:date="2016-02-01T14:07:00Z">
        <w:r w:rsidRPr="00CD2788" w:rsidDel="00D51678">
          <w:rPr>
            <w:rFonts w:ascii="Times New Roman" w:hAnsi="Times New Roman" w:cs="Times New Roman"/>
          </w:rPr>
          <w:delText xml:space="preserve"> </w:delText>
        </w:r>
      </w:del>
      <w:proofErr w:type="gramStart"/>
      <w:r w:rsidRPr="00CD2788">
        <w:rPr>
          <w:rFonts w:ascii="Times New Roman" w:hAnsi="Times New Roman" w:cs="Times New Roman"/>
        </w:rPr>
        <w:t>the</w:t>
      </w:r>
      <w:proofErr w:type="gramEnd"/>
      <w:r w:rsidRPr="00CD2788">
        <w:rPr>
          <w:rFonts w:ascii="Times New Roman" w:hAnsi="Times New Roman" w:cs="Times New Roman"/>
        </w:rPr>
        <w:t xml:space="preserve"> biogeophysical template that governs </w:t>
      </w:r>
      <w:ins w:id="428"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429" w:author="Timothy James Fahey" w:date="2016-02-01T14:08:00Z">
        <w:r w:rsidR="00D51678">
          <w:rPr>
            <w:rFonts w:ascii="Times New Roman" w:hAnsi="Times New Roman" w:cs="Times New Roman"/>
          </w:rPr>
          <w:t>W</w:t>
        </w:r>
      </w:ins>
      <w:del w:id="430"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w:t>
      </w:r>
      <w:proofErr w:type="gramStart"/>
      <w:r w:rsidRPr="00CD2788">
        <w:rPr>
          <w:rFonts w:ascii="Times New Roman" w:hAnsi="Times New Roman" w:cs="Times New Roman"/>
        </w:rPr>
        <w:t>propose</w:t>
      </w:r>
      <w:proofErr w:type="gramEnd"/>
      <w:r w:rsidRPr="00CD2788">
        <w:rPr>
          <w:rFonts w:ascii="Times New Roman" w:hAnsi="Times New Roman" w:cs="Times New Roman"/>
        </w:rPr>
        <w:t xml:space="preserve"> a revision to our conceptual model that accommodates </w:t>
      </w:r>
      <w:ins w:id="431"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transient as well as steady-state dynamics. We build on the hierarchical-response framework (HRF) proposed by Smith et al. (2009). 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A). As the stressor persists, demographic trends in tree species are manifested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r w:rsidRPr="00CD2788">
        <w:rPr>
          <w:rFonts w:ascii="Times New Roman" w:hAnsi="Times New Roman" w:cs="Times New Roman"/>
          <w:i/>
        </w:rPr>
        <w:t>sensu</w:t>
      </w:r>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C) that exacerbate trajectories of decline. The co-occurrence of an episodic disturbance</w:t>
      </w:r>
      <w:ins w:id="432"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566C8D19" w:rsidR="00084634" w:rsidRDefault="00084634" w:rsidP="00084634">
      <w:pPr>
        <w:autoSpaceDE w:val="0"/>
        <w:autoSpaceDN w:val="0"/>
        <w:adjustRightInd w:val="0"/>
        <w:spacing w:after="0" w:line="240" w:lineRule="auto"/>
        <w:rPr>
          <w:rFonts w:ascii="Times New Roman" w:hAnsi="Times New Roman" w:cs="Times New Roman"/>
        </w:rPr>
      </w:pPr>
      <w:del w:id="433"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434"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 xml:space="preserve">transitions start with regeneration. For example, our recent work on seedling </w:t>
      </w:r>
      <w:proofErr w:type="gramStart"/>
      <w:r>
        <w:rPr>
          <w:rFonts w:ascii="Times New Roman" w:hAnsi="Times New Roman" w:cs="Times New Roman"/>
        </w:rPr>
        <w:t>demography  has</w:t>
      </w:r>
      <w:proofErr w:type="gramEnd"/>
      <w:r>
        <w:rPr>
          <w:rFonts w:ascii="Times New Roman" w:hAnsi="Times New Roman" w:cs="Times New Roman"/>
        </w:rPr>
        <w:t xml:space="preserve">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Cleavitt et al. 2008, Cleavitt et al. 2011, Cleavitt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lastRenderedPageBreak/>
        <w:t>How does tree recruitment success vary across the geophysical and historical template?</w:t>
      </w:r>
    </w:p>
    <w:p w14:paraId="4AAE7496"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435"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436" w:author="Timothy James Fahey" w:date="2016-02-01T14:12:00Z">
        <w:r w:rsidR="00934902">
          <w:rPr>
            <w:rFonts w:ascii="Times New Roman" w:hAnsi="Times New Roman" w:cs="Times New Roman"/>
          </w:rPr>
          <w:t xml:space="preserve">permanent </w:t>
        </w:r>
      </w:ins>
      <w:r>
        <w:rPr>
          <w:rFonts w:ascii="Times New Roman" w:hAnsi="Times New Roman" w:cs="Times New Roman"/>
        </w:rPr>
        <w:t>plot network. We will identify new germinants each year and track the fate of existing seedlings. We will quantify the light environment with hemispherical photography and measure the seed bed</w:t>
      </w:r>
      <w:del w:id="437"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438" w:author="Timothy James Fahey" w:date="2016-02-01T14:13:00Z">
        <w:r w:rsidR="00934902">
          <w:rPr>
            <w:rFonts w:ascii="Times New Roman" w:hAnsi="Times New Roman" w:cs="Times New Roman"/>
          </w:rPr>
          <w:t>W</w:t>
        </w:r>
      </w:ins>
      <w:del w:id="439"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directly link these new measurements to the existing data on the population dynamics of adults (i.e., van Doorn et al. 2011) and soil resource availability (</w:t>
      </w:r>
      <w:commentRangeStart w:id="440"/>
      <w:r w:rsidR="009F7F00">
        <w:rPr>
          <w:rFonts w:ascii="Times New Roman" w:hAnsi="Times New Roman" w:cs="Times New Roman"/>
        </w:rPr>
        <w:t>Battles and Fahey 2015</w:t>
      </w:r>
      <w:commentRangeEnd w:id="440"/>
      <w:r w:rsidR="009F7F00">
        <w:rPr>
          <w:rStyle w:val="CommentReference"/>
        </w:rPr>
        <w:commentReference w:id="440"/>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Ca-addition study (W</w:t>
      </w:r>
      <w:ins w:id="441" w:author="Timothy James Fahey" w:date="2016-02-01T14:13:00Z">
        <w:r w:rsidR="00934902">
          <w:rPr>
            <w:rFonts w:ascii="Times New Roman" w:hAnsi="Times New Roman" w:cs="Times New Roman"/>
          </w:rPr>
          <w:t>1</w:t>
        </w:r>
      </w:ins>
      <w:del w:id="442"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443"/>
      <w:r>
        <w:rPr>
          <w:rFonts w:ascii="Times New Roman" w:hAnsi="Times New Roman" w:cs="Times New Roman"/>
        </w:rPr>
        <w:t>The subsequent step of associating these probabilities with drivers</w:t>
      </w:r>
      <w:ins w:id="444" w:author="Timothy James Fahey" w:date="2016-02-01T14:14:00Z">
        <w:r w:rsidR="00934902">
          <w:rPr>
            <w:rFonts w:ascii="Times New Roman" w:hAnsi="Times New Roman" w:cs="Times New Roman"/>
          </w:rPr>
          <w:t xml:space="preserve"> such as </w:t>
        </w:r>
      </w:ins>
      <w:ins w:id="445" w:author="Timothy James Fahey" w:date="2016-02-01T14:15:00Z">
        <w:r w:rsidR="00934902">
          <w:rPr>
            <w:rFonts w:ascii="Times New Roman" w:hAnsi="Times New Roman" w:cs="Times New Roman"/>
          </w:rPr>
          <w:t xml:space="preserve">natural disturbance events, </w:t>
        </w:r>
      </w:ins>
      <w:ins w:id="446" w:author="Timothy James Fahey" w:date="2016-02-01T14:14:00Z">
        <w:r w:rsidR="00934902">
          <w:rPr>
            <w:rFonts w:ascii="Times New Roman" w:hAnsi="Times New Roman" w:cs="Times New Roman"/>
          </w:rPr>
          <w:t>disease</w:t>
        </w:r>
      </w:ins>
      <w:ins w:id="447" w:author="Timothy James Fahey" w:date="2016-02-01T14:15:00Z">
        <w:r w:rsidR="00934902">
          <w:rPr>
            <w:rFonts w:ascii="Times New Roman" w:hAnsi="Times New Roman" w:cs="Times New Roman"/>
          </w:rPr>
          <w:t>s</w:t>
        </w:r>
      </w:ins>
      <w:ins w:id="448" w:author="Timothy James Fahey" w:date="2016-02-01T14:14:00Z">
        <w:r w:rsidR="00934902">
          <w:rPr>
            <w:rFonts w:ascii="Times New Roman" w:hAnsi="Times New Roman" w:cs="Times New Roman"/>
          </w:rPr>
          <w:t xml:space="preserve">, </w:t>
        </w:r>
      </w:ins>
      <w:ins w:id="449" w:author="Timothy James Fahey" w:date="2016-02-01T14:15:00Z">
        <w:r w:rsidR="00934902">
          <w:rPr>
            <w:rFonts w:ascii="Times New Roman" w:hAnsi="Times New Roman" w:cs="Times New Roman"/>
          </w:rPr>
          <w:t xml:space="preserve">and </w:t>
        </w:r>
      </w:ins>
      <w:ins w:id="450"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443"/>
      <w:r w:rsidR="00882F86">
        <w:rPr>
          <w:rStyle w:val="CommentReference"/>
        </w:rPr>
        <w:commentReference w:id="443"/>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r w:rsidRPr="00CD2788">
        <w:rPr>
          <w:rFonts w:ascii="Times New Roman" w:hAnsi="Times New Roman" w:cs="Times New Roman"/>
          <w:i/>
          <w:u w:val="single"/>
        </w:rPr>
        <w:t>Fraxinus</w:t>
      </w:r>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451"/>
      <w:r w:rsidR="00882F86">
        <w:rPr>
          <w:rFonts w:ascii="Times New Roman" w:hAnsi="Times New Roman" w:cs="Times New Roman"/>
        </w:rPr>
        <w:t>Research team Ayres, Battles, Lovett…</w:t>
      </w:r>
      <w:r w:rsidR="00F54166">
        <w:rPr>
          <w:rFonts w:ascii="Times New Roman" w:hAnsi="Times New Roman" w:cs="Times New Roman"/>
        </w:rPr>
        <w:t>)</w:t>
      </w:r>
      <w:commentRangeEnd w:id="451"/>
      <w:r w:rsidR="00A9054E">
        <w:rPr>
          <w:rStyle w:val="CommentReference"/>
        </w:rPr>
        <w:commentReference w:id="451"/>
      </w:r>
    </w:p>
    <w:p w14:paraId="1ABEB3C3"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r w:rsidR="00882F86" w:rsidRPr="008A4FC5">
        <w:rPr>
          <w:rFonts w:ascii="Times New Roman" w:hAnsi="Times New Roman" w:cs="Times New Roman"/>
          <w:i/>
        </w:rPr>
        <w:t>Agrilus planipennis</w:t>
      </w:r>
      <w:r w:rsidR="00882F86" w:rsidRPr="008A4FC5">
        <w:rPr>
          <w:rFonts w:ascii="Times New Roman" w:hAnsi="Times New Roman" w:cs="Times New Roman"/>
        </w:rPr>
        <w:t>),</w:t>
      </w:r>
      <w:r w:rsidR="0052383A">
        <w:rPr>
          <w:rFonts w:ascii="Times New Roman" w:hAnsi="Times New Roman" w:cs="Times New Roman"/>
        </w:rPr>
        <w:t xml:space="preserve"> </w:t>
      </w:r>
      <w:proofErr w:type="gramStart"/>
      <w:r w:rsidR="008A4FC5" w:rsidRPr="00CD2788">
        <w:rPr>
          <w:rFonts w:ascii="Times New Roman" w:hAnsi="Times New Roman" w:cs="Times New Roman"/>
        </w:rPr>
        <w:t>an invasive insects</w:t>
      </w:r>
      <w:proofErr w:type="gramEnd"/>
      <w:r w:rsidR="008A4FC5" w:rsidRPr="00CD2788">
        <w:rPr>
          <w:rFonts w:ascii="Times New Roman" w:hAnsi="Times New Roman" w:cs="Times New Roman"/>
        </w:rPr>
        <w:t xml:space="preserve"> that kills ash (</w:t>
      </w:r>
      <w:r w:rsidR="008A4FC5" w:rsidRPr="00CD2788">
        <w:rPr>
          <w:rFonts w:ascii="Times New Roman" w:hAnsi="Times New Roman" w:cs="Times New Roman"/>
          <w:i/>
        </w:rPr>
        <w:t>Fraxinus</w:t>
      </w:r>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F. a</w:t>
      </w:r>
      <w:r w:rsidR="00A733B3" w:rsidRPr="00CD2788">
        <w:rPr>
          <w:rFonts w:ascii="Times New Roman" w:hAnsi="Times New Roman" w:cs="Times New Roman"/>
          <w:i/>
        </w:rPr>
        <w:t xml:space="preserve">mericana,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w:t>
      </w:r>
      <w:proofErr w:type="gramStart"/>
      <w:r w:rsidR="00A733B3" w:rsidRPr="00CD2788">
        <w:rPr>
          <w:rFonts w:ascii="Times New Roman" w:hAnsi="Times New Roman" w:cs="Times New Roman"/>
        </w:rPr>
        <w:t>:N</w:t>
      </w:r>
      <w:proofErr w:type="gramEnd"/>
      <w:r w:rsidR="00A733B3" w:rsidRPr="00CD2788">
        <w:rPr>
          <w:rFonts w:ascii="Times New Roman" w:hAnsi="Times New Roman" w:cs="Times New Roman"/>
        </w:rPr>
        <w:t xml:space="preserve"> ratios and high nitrification rates (Venterea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ill replace 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Will the loss or severe reduction of ash populations lead to reduced biodiversity in the green and brown food webs, with consequences for ecosystem function (e.g., nutrient cycling, hydrology, and interannual stability of food webs), or will there be sufficient redundancy that the ecosystem will be relatively little changed in structure or function</w:t>
      </w:r>
      <w:ins w:id="452"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453"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454"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455"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456" w:author="Timothy James Fahey" w:date="2016-02-01T14:18:00Z">
        <w:r w:rsidR="00934902">
          <w:rPr>
            <w:rFonts w:ascii="Times New Roman" w:hAnsi="Times New Roman" w:cs="Times New Roman"/>
          </w:rPr>
          <w:t xml:space="preserve">representative </w:t>
        </w:r>
      </w:ins>
      <w:del w:id="457"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458"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We will use our vegetation survey data to identify the most important co-dominants with ash in different parts of the landscape, and then use the Spe-CN model</w:t>
      </w:r>
      <w:ins w:id="459"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460"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 xml:space="preserve">In a selected set of ash-dominant stands, we </w:t>
      </w:r>
      <w:r w:rsidRPr="00CD2788">
        <w:rPr>
          <w:rFonts w:ascii="Times New Roman" w:hAnsi="Times New Roman" w:cs="Times New Roman"/>
        </w:rPr>
        <w:lastRenderedPageBreak/>
        <w:t>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proofErr w:type="gramStart"/>
      <w:r>
        <w:rPr>
          <w:rFonts w:ascii="Times New Roman" w:hAnsi="Times New Roman" w:cs="Times New Roman"/>
          <w:i/>
        </w:rPr>
        <w:t>2.4.5</w:t>
      </w:r>
      <w:r w:rsidR="00C953A9" w:rsidRPr="00CD2788">
        <w:rPr>
          <w:rFonts w:ascii="Times New Roman" w:hAnsi="Times New Roman" w:cs="Times New Roman"/>
          <w:i/>
        </w:rPr>
        <w:t xml:space="preserve">  Changing</w:t>
      </w:r>
      <w:proofErr w:type="gramEnd"/>
      <w:r w:rsidR="00C953A9" w:rsidRPr="00CD2788">
        <w:rPr>
          <w:rFonts w:ascii="Times New Roman" w:hAnsi="Times New Roman" w:cs="Times New Roman"/>
          <w:i/>
        </w:rPr>
        <w:t xml:space="preserve">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461"/>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Lowe, Rosi-Marshall, Bernhardt…)</w:t>
      </w:r>
      <w:commentRangeEnd w:id="461"/>
      <w:r w:rsidR="00A9054E">
        <w:rPr>
          <w:rStyle w:val="CommentReference"/>
        </w:rPr>
        <w:commentReference w:id="461"/>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r w:rsidRPr="00CD2788">
        <w:rPr>
          <w:rFonts w:ascii="Times New Roman" w:hAnsi="Times New Roman" w:cs="Times New Roman"/>
          <w:i/>
        </w:rPr>
        <w:t>Gyrinophilus porphyriticus</w:t>
      </w:r>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w:t>
      </w:r>
      <w:proofErr w:type="gramStart"/>
      <w:r w:rsidRPr="00CD2788">
        <w:rPr>
          <w:rFonts w:ascii="Times New Roman" w:hAnsi="Times New Roman" w:cs="Times New Roman"/>
        </w:rPr>
        <w:t xml:space="preserve">in  </w:t>
      </w:r>
      <w:commentRangeStart w:id="462"/>
      <w:r w:rsidRPr="00CD2788">
        <w:rPr>
          <w:rFonts w:ascii="Times New Roman" w:hAnsi="Times New Roman" w:cs="Times New Roman"/>
        </w:rPr>
        <w:t>frequency</w:t>
      </w:r>
      <w:commentRangeEnd w:id="462"/>
      <w:proofErr w:type="gramEnd"/>
      <w:r>
        <w:rPr>
          <w:rStyle w:val="CommentReference"/>
        </w:rPr>
        <w:commentReference w:id="462"/>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 xml:space="preserve">G. </w:t>
      </w:r>
      <w:proofErr w:type="gramStart"/>
      <w:r w:rsidRPr="00CD2788">
        <w:rPr>
          <w:rFonts w:ascii="Times New Roman" w:hAnsi="Times New Roman" w:cs="Times New Roman"/>
          <w:i/>
        </w:rPr>
        <w:t>porphyriticus</w:t>
      </w:r>
      <w:proofErr w:type="gramEnd"/>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mesocosms with treatments that differ in salamander abundance and species composition (i.e., single-species v. multi-species). Surprisingly, we found that </w:t>
      </w:r>
      <w:r w:rsidRPr="00CD2788">
        <w:rPr>
          <w:rFonts w:ascii="Times New Roman" w:hAnsi="Times New Roman" w:cs="Times New Roman"/>
          <w:i/>
        </w:rPr>
        <w:t>G. porphyriticus</w:t>
      </w:r>
      <w:r w:rsidRPr="00CD2788">
        <w:rPr>
          <w:rFonts w:ascii="Times New Roman" w:hAnsi="Times New Roman" w:cs="Times New Roman"/>
        </w:rPr>
        <w:t xml:space="preserve"> significantly reduces stream invertebrate abundance when occurring alone, but not when it occurs with </w:t>
      </w:r>
      <w:r w:rsidRPr="00CD2788">
        <w:rPr>
          <w:rFonts w:ascii="Times New Roman" w:hAnsi="Times New Roman" w:cs="Times New Roman"/>
          <w:i/>
        </w:rPr>
        <w:t>Eurycea bislineata</w:t>
      </w:r>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G. porphyriticus</w:t>
      </w:r>
      <w:r w:rsidRPr="00CD2788">
        <w:rPr>
          <w:rFonts w:ascii="Times New Roman" w:hAnsi="Times New Roman" w:cs="Times New Roman"/>
        </w:rPr>
        <w:t xml:space="preserve"> (Resetarits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G. porphyriticus</w:t>
      </w:r>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G. porphyriticus</w:t>
      </w:r>
      <w:r w:rsidRPr="00CD2788">
        <w:rPr>
          <w:rFonts w:ascii="Times New Roman" w:hAnsi="Times New Roman" w:cs="Times New Roman"/>
        </w:rPr>
        <w:t xml:space="preserve"> and </w:t>
      </w:r>
      <w:r w:rsidRPr="00CD2788">
        <w:rPr>
          <w:rFonts w:ascii="Times New Roman" w:hAnsi="Times New Roman" w:cs="Times New Roman"/>
          <w:i/>
        </w:rPr>
        <w:t>E. bislineata</w:t>
      </w:r>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463"/>
      <w:r w:rsidR="00A54FCA" w:rsidRPr="00CD2788">
        <w:rPr>
          <w:rFonts w:ascii="Times New Roman" w:hAnsi="Times New Roman" w:cs="Times New Roman"/>
          <w:b/>
        </w:rPr>
        <w:t>responses</w:t>
      </w:r>
      <w:commentRangeEnd w:id="463"/>
      <w:r w:rsidR="009D0F3E">
        <w:rPr>
          <w:rStyle w:val="CommentReference"/>
        </w:rPr>
        <w:commentReference w:id="463"/>
      </w:r>
    </w:p>
    <w:p w14:paraId="75BA7320" w14:textId="39548E24"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 xml:space="preserve">N </w:t>
      </w:r>
      <w:proofErr w:type="gramStart"/>
      <w:r w:rsidR="001F1444" w:rsidRPr="00CD2788">
        <w:rPr>
          <w:rFonts w:ascii="Times New Roman" w:hAnsi="Times New Roman" w:cs="Times New Roman"/>
        </w:rPr>
        <w:t>cycling</w:t>
      </w:r>
      <w:r w:rsidR="009F34AB" w:rsidRPr="00CD2788">
        <w:rPr>
          <w:rFonts w:ascii="Times New Roman" w:hAnsi="Times New Roman" w:cs="Times New Roman"/>
        </w:rPr>
        <w:t xml:space="preserve"> </w:t>
      </w:r>
      <w:r w:rsidR="001F1444" w:rsidRPr="00CD2788">
        <w:rPr>
          <w:rFonts w:ascii="Times New Roman" w:hAnsi="Times New Roman" w:cs="Times New Roman"/>
        </w:rPr>
        <w:t>,</w:t>
      </w:r>
      <w:proofErr w:type="gramEnd"/>
      <w:r w:rsidR="001F1444" w:rsidRPr="00CD2788">
        <w:rPr>
          <w:rFonts w:ascii="Times New Roman" w:hAnsi="Times New Roman" w:cs="Times New Roman"/>
        </w:rPr>
        <w:t xml:space="preserve">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Buso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bird </w:t>
      </w:r>
      <w:r w:rsidR="001F1444" w:rsidRPr="00CD2788">
        <w:rPr>
          <w:rFonts w:ascii="Times New Roman" w:hAnsi="Times New Roman" w:cs="Times New Roman"/>
        </w:rPr>
        <w:t>abundance</w:t>
      </w:r>
      <w:r w:rsidR="003D4E26">
        <w:rPr>
          <w:rFonts w:ascii="Times New Roman" w:hAnsi="Times New Roman" w:cs="Times New Roman"/>
        </w:rPr>
        <w:t xml:space="preserve"> (</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464"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D1709B1"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r w:rsidR="00CB6A3A" w:rsidRPr="00CD2788">
        <w:rPr>
          <w:rFonts w:ascii="Times New Roman" w:hAnsi="Times New Roman" w:cs="Times New Roman"/>
          <w:i/>
        </w:rPr>
        <w:t xml:space="preserve">Hydropedologic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465"/>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ins w:id="466" w:author="Kevin McGuire" w:date="2016-02-09T20:59:00Z">
        <w:r w:rsidR="00DE0134">
          <w:rPr>
            <w:rFonts w:ascii="Times New Roman" w:hAnsi="Times New Roman" w:cs="Times New Roman"/>
          </w:rPr>
          <w:t>, Pardo?</w:t>
        </w:r>
      </w:ins>
      <w:del w:id="467" w:author="Kevin McGuire" w:date="2016-02-09T20:59:00Z">
        <w:r w:rsidR="00724DA8" w:rsidDel="00DE0134">
          <w:rPr>
            <w:rFonts w:ascii="Times New Roman" w:hAnsi="Times New Roman" w:cs="Times New Roman"/>
          </w:rPr>
          <w:delText>...</w:delText>
        </w:r>
      </w:del>
      <w:r w:rsidR="00724DA8">
        <w:rPr>
          <w:rFonts w:ascii="Times New Roman" w:hAnsi="Times New Roman" w:cs="Times New Roman"/>
        </w:rPr>
        <w:t>)</w:t>
      </w:r>
      <w:commentRangeEnd w:id="465"/>
      <w:r w:rsidR="00A9054E">
        <w:rPr>
          <w:rStyle w:val="CommentReference"/>
        </w:rPr>
        <w:commentReference w:id="465"/>
      </w:r>
    </w:p>
    <w:p w14:paraId="34DA95C2" w14:textId="77777777" w:rsidR="00D35CDD" w:rsidRDefault="00767728" w:rsidP="00767728">
      <w:pPr>
        <w:spacing w:after="0" w:line="240" w:lineRule="auto"/>
        <w:rPr>
          <w:ins w:id="468" w:author="Kevin McGuire" w:date="2016-02-09T20:3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podzolization, the dominant soil forming process in the </w:t>
      </w:r>
      <w:ins w:id="469" w:author="Timothy James Fahey" w:date="2016-02-01T14:25:00Z">
        <w:r w:rsidR="00B9786C">
          <w:rPr>
            <w:rFonts w:ascii="Times New Roman" w:hAnsi="Times New Roman" w:cs="Times New Roman"/>
          </w:rPr>
          <w:t xml:space="preserve">Northern Forest </w:t>
        </w:r>
      </w:ins>
      <w:del w:id="470"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 xml:space="preserve">region, are distributed according to distinct regimes </w:t>
      </w:r>
      <w:r w:rsidRPr="00CD2788">
        <w:rPr>
          <w:rFonts w:ascii="Times New Roman" w:hAnsi="Times New Roman" w:cs="Times New Roman"/>
        </w:rPr>
        <w:lastRenderedPageBreak/>
        <w:t>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r w:rsidRPr="00CD2788">
        <w:rPr>
          <w:rFonts w:ascii="Times New Roman" w:hAnsi="Times New Roman" w:cs="Times New Roman"/>
        </w:rPr>
        <w:t>hydropedologic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r w:rsidR="00437D8C" w:rsidRPr="00CD2788">
        <w:rPr>
          <w:rFonts w:ascii="Times New Roman" w:hAnsi="Times New Roman" w:cs="Times New Roman"/>
        </w:rPr>
        <w:t>Gillin et al. 2015)</w:t>
      </w:r>
      <w:r w:rsidRPr="00CD2788">
        <w:rPr>
          <w:rFonts w:ascii="Times New Roman" w:hAnsi="Times New Roman" w:cs="Times New Roman"/>
        </w:rPr>
        <w:t xml:space="preserve">. The hydropedologic approach has been useful in understanding stream chemistry (Zimmer et al. 2013, McGuire et al. 2014, Gannon et al. </w:t>
      </w:r>
      <w:del w:id="471" w:author="Bailey, Scott -FS" w:date="2016-02-05T16:12:00Z">
        <w:r w:rsidRPr="00CD2788" w:rsidDel="00E31C20">
          <w:rPr>
            <w:rFonts w:ascii="Times New Roman" w:hAnsi="Times New Roman" w:cs="Times New Roman"/>
          </w:rPr>
          <w:delText>in press</w:delText>
        </w:r>
      </w:del>
      <w:ins w:id="472" w:author="Bailey, Scott -FS" w:date="2016-02-05T16:12:00Z">
        <w:r w:rsidR="00E31C20">
          <w:rPr>
            <w:rFonts w:ascii="Times New Roman" w:hAnsi="Times New Roman" w:cs="Times New Roman"/>
          </w:rPr>
          <w:t>2015</w:t>
        </w:r>
      </w:ins>
      <w:r w:rsidRPr="00CD2788">
        <w:rPr>
          <w:rFonts w:ascii="Times New Roman" w:hAnsi="Times New Roman" w:cs="Times New Roman"/>
        </w:rPr>
        <w:t xml:space="preserve">)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r w:rsidR="0091028C">
        <w:rPr>
          <w:rFonts w:ascii="Times New Roman" w:hAnsi="Times New Roman" w:cs="Times New Roman"/>
        </w:rPr>
        <w:t>hydropedological concept</w:t>
      </w:r>
      <w:r w:rsidR="00437D8C" w:rsidRPr="00CD2788">
        <w:rPr>
          <w:rFonts w:ascii="Times New Roman" w:hAnsi="Times New Roman" w:cs="Times New Roman"/>
        </w:rPr>
        <w:t xml:space="preserve">, which was developed by careful study of </w:t>
      </w:r>
      <w:ins w:id="473" w:author="Timothy James Fahey" w:date="2016-02-01T14:26:00Z">
        <w:r w:rsidR="00B9786C">
          <w:rPr>
            <w:rFonts w:ascii="Times New Roman" w:hAnsi="Times New Roman" w:cs="Times New Roman"/>
          </w:rPr>
          <w:t xml:space="preserve">our hydrologic reference </w:t>
        </w:r>
      </w:ins>
      <w:del w:id="474"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 xml:space="preserve">to </w:t>
      </w:r>
      <w:del w:id="475" w:author="Bailey, Scott -FS" w:date="2016-02-05T16:13:00Z">
        <w:r w:rsidR="00437D8C" w:rsidRPr="00CD2788" w:rsidDel="00E31C20">
          <w:rPr>
            <w:rFonts w:ascii="Times New Roman" w:hAnsi="Times New Roman" w:cs="Times New Roman"/>
          </w:rPr>
          <w:delText xml:space="preserve">the </w:delText>
        </w:r>
      </w:del>
      <w:ins w:id="476" w:author="Bailey, Scott -FS" w:date="2016-02-05T16:13:00Z">
        <w:r w:rsidR="00E31C20">
          <w:rPr>
            <w:rFonts w:ascii="Times New Roman" w:hAnsi="Times New Roman" w:cs="Times New Roman"/>
          </w:rPr>
          <w:t>a broader</w:t>
        </w:r>
        <w:r w:rsidR="00E31C20" w:rsidRPr="00CD2788">
          <w:rPr>
            <w:rFonts w:ascii="Times New Roman" w:hAnsi="Times New Roman" w:cs="Times New Roman"/>
          </w:rPr>
          <w:t xml:space="preserve"> </w:t>
        </w:r>
      </w:ins>
      <w:r w:rsidR="00437D8C" w:rsidRPr="00CD2788">
        <w:rPr>
          <w:rFonts w:ascii="Times New Roman" w:hAnsi="Times New Roman" w:cs="Times New Roman"/>
        </w:rPr>
        <w:t>s</w:t>
      </w:r>
      <w:r w:rsidRPr="00CD2788">
        <w:rPr>
          <w:rFonts w:ascii="Times New Roman" w:hAnsi="Times New Roman" w:cs="Times New Roman"/>
        </w:rPr>
        <w:t>cale</w:t>
      </w:r>
      <w:del w:id="477" w:author="Bailey, Scott -FS" w:date="2016-02-05T16:13:00Z">
        <w:r w:rsidR="00895008" w:rsidDel="00E31C20">
          <w:rPr>
            <w:rFonts w:ascii="Times New Roman" w:hAnsi="Times New Roman" w:cs="Times New Roman"/>
          </w:rPr>
          <w:delText xml:space="preserve"> of the entire HBR</w:delText>
        </w:r>
        <w:r w:rsidR="00437D8C" w:rsidRPr="00CD2788" w:rsidDel="00E31C20">
          <w:rPr>
            <w:rFonts w:ascii="Times New Roman" w:hAnsi="Times New Roman" w:cs="Times New Roman"/>
          </w:rPr>
          <w:delText xml:space="preserve"> valley</w:delText>
        </w:r>
      </w:del>
      <w:r w:rsidRPr="00CD2788">
        <w:rPr>
          <w:rFonts w:ascii="Times New Roman" w:hAnsi="Times New Roman" w:cs="Times New Roman"/>
        </w:rPr>
        <w:t>.</w:t>
      </w:r>
      <w:ins w:id="478" w:author="Timothy James Fahey" w:date="2016-02-01T14:48:00Z">
        <w:r w:rsidR="009D0F3E">
          <w:rPr>
            <w:rFonts w:ascii="Times New Roman" w:hAnsi="Times New Roman" w:cs="Times New Roman"/>
          </w:rPr>
          <w:t xml:space="preserve"> </w:t>
        </w:r>
      </w:ins>
    </w:p>
    <w:p w14:paraId="3D12AD10" w14:textId="77777777" w:rsidR="00D35CDD" w:rsidRDefault="00D35CDD" w:rsidP="00767728">
      <w:pPr>
        <w:spacing w:after="0" w:line="240" w:lineRule="auto"/>
        <w:rPr>
          <w:ins w:id="479" w:author="Kevin McGuire" w:date="2016-02-09T20:39:00Z"/>
          <w:rFonts w:ascii="Times New Roman" w:hAnsi="Times New Roman" w:cs="Times New Roman"/>
        </w:rPr>
      </w:pPr>
    </w:p>
    <w:p w14:paraId="472A1197" w14:textId="40B00DEA" w:rsidR="009D0F3E" w:rsidRDefault="009D0F3E" w:rsidP="00767728">
      <w:pPr>
        <w:spacing w:after="0" w:line="240" w:lineRule="auto"/>
        <w:rPr>
          <w:ins w:id="480" w:author="Timothy James Fahey" w:date="2016-02-01T14:49:00Z"/>
          <w:rFonts w:ascii="Times New Roman" w:hAnsi="Times New Roman" w:cs="Times New Roman"/>
        </w:rPr>
      </w:pPr>
      <w:ins w:id="481" w:author="Timothy James Fahey" w:date="2016-02-01T14:48:00Z">
        <w:r>
          <w:rPr>
            <w:rFonts w:ascii="Times New Roman" w:hAnsi="Times New Roman" w:cs="Times New Roman"/>
          </w:rPr>
          <w:t>Our research question is:</w:t>
        </w:r>
      </w:ins>
      <w:r w:rsidR="00767728" w:rsidRPr="00CD2788">
        <w:rPr>
          <w:rFonts w:ascii="Times New Roman" w:hAnsi="Times New Roman" w:cs="Times New Roman"/>
        </w:rPr>
        <w:t xml:space="preserve"> </w:t>
      </w:r>
    </w:p>
    <w:p w14:paraId="7380F241" w14:textId="77777777" w:rsidR="00D35CDD" w:rsidRDefault="00D35CDD" w:rsidP="00767728">
      <w:pPr>
        <w:spacing w:after="0" w:line="240" w:lineRule="auto"/>
        <w:rPr>
          <w:ins w:id="482" w:author="Kevin McGuire" w:date="2016-02-09T20:39:00Z"/>
          <w:rFonts w:ascii="Times New Roman" w:hAnsi="Times New Roman" w:cs="Times New Roman"/>
        </w:rPr>
      </w:pPr>
    </w:p>
    <w:p w14:paraId="56B8A07C" w14:textId="77777777" w:rsidR="009D0F3E" w:rsidRDefault="009D0F3E" w:rsidP="00767728">
      <w:pPr>
        <w:spacing w:after="0" w:line="240" w:lineRule="auto"/>
        <w:rPr>
          <w:ins w:id="483" w:author="Timothy James Fahey" w:date="2016-02-01T14:49:00Z"/>
          <w:rFonts w:ascii="Times New Roman" w:hAnsi="Times New Roman" w:cs="Times New Roman"/>
        </w:rPr>
      </w:pPr>
      <w:ins w:id="484" w:author="Timothy James Fahey" w:date="2016-02-01T14:49:00Z">
        <w:r>
          <w:rPr>
            <w:rFonts w:ascii="Times New Roman" w:hAnsi="Times New Roman" w:cs="Times New Roman"/>
          </w:rPr>
          <w:t>What additional hydropedological units are encountered as we scale up to the entire HBR valley?</w:t>
        </w:r>
      </w:ins>
    </w:p>
    <w:p w14:paraId="66427DC8" w14:textId="77777777" w:rsidR="009D0F3E" w:rsidRDefault="009D0F3E" w:rsidP="00767728">
      <w:pPr>
        <w:spacing w:after="0" w:line="240" w:lineRule="auto"/>
        <w:rPr>
          <w:ins w:id="485" w:author="Timothy James Fahey" w:date="2016-02-01T14:49:00Z"/>
          <w:rFonts w:ascii="Times New Roman" w:hAnsi="Times New Roman" w:cs="Times New Roman"/>
        </w:rPr>
      </w:pPr>
    </w:p>
    <w:p w14:paraId="07B0238E" w14:textId="33E1EB92" w:rsidR="00437D8C" w:rsidRPr="00CD2788" w:rsidRDefault="009D0F3E" w:rsidP="00767728">
      <w:pPr>
        <w:spacing w:after="0" w:line="240" w:lineRule="auto"/>
        <w:rPr>
          <w:rFonts w:ascii="Times New Roman" w:hAnsi="Times New Roman" w:cs="Times New Roman"/>
        </w:rPr>
      </w:pPr>
      <w:ins w:id="486" w:author="Timothy James Fahey" w:date="2016-02-01T14:49:00Z">
        <w:r>
          <w:rPr>
            <w:rFonts w:ascii="Times New Roman" w:hAnsi="Times New Roman" w:cs="Times New Roman"/>
          </w:rPr>
          <w:t xml:space="preserve">Approach. </w:t>
        </w:r>
      </w:ins>
      <w:del w:id="487"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488" w:author="Timothy James Fahey" w:date="2016-02-01T14:27:00Z">
        <w:r w:rsidR="004906FD" w:rsidDel="00B9786C">
          <w:rPr>
            <w:rFonts w:ascii="Times New Roman" w:hAnsi="Times New Roman" w:cs="Times New Roman"/>
          </w:rPr>
          <w:delText>include</w:delText>
        </w:r>
      </w:del>
      <w:del w:id="489" w:author="Timothy James Fahey" w:date="2016-02-01T14:26:00Z">
        <w:r w:rsidR="004906FD" w:rsidDel="00B9786C">
          <w:rPr>
            <w:rFonts w:ascii="Times New Roman" w:hAnsi="Times New Roman" w:cs="Times New Roman"/>
          </w:rPr>
          <w:delText>d</w:delText>
        </w:r>
      </w:del>
      <w:del w:id="490"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 xml:space="preserve">ions recorded </w:t>
      </w:r>
      <w:ins w:id="491" w:author="Bailey, Scott -FS" w:date="2016-02-05T16:14:00Z">
        <w:r w:rsidR="00E31C20">
          <w:rPr>
            <w:rFonts w:ascii="Times New Roman" w:hAnsi="Times New Roman" w:cs="Times New Roman"/>
          </w:rPr>
          <w:t>across</w:t>
        </w:r>
      </w:ins>
      <w:del w:id="492" w:author="Bailey, Scott -FS" w:date="2016-02-05T16:14:00Z">
        <w:r w:rsidR="008D1988" w:rsidDel="00E31C20">
          <w:rPr>
            <w:rFonts w:ascii="Times New Roman" w:hAnsi="Times New Roman" w:cs="Times New Roman"/>
          </w:rPr>
          <w:delText>for</w:delText>
        </w:r>
      </w:del>
      <w:r w:rsidR="008D1988">
        <w:rPr>
          <w:rFonts w:ascii="Times New Roman" w:hAnsi="Times New Roman" w:cs="Times New Roman"/>
        </w:rPr>
        <w:t xml:space="preserve"> the valley</w:t>
      </w:r>
      <w:ins w:id="493" w:author="Bailey, Scott -FS" w:date="2016-02-05T17:17:00Z">
        <w:r w:rsidR="0009495B">
          <w:rPr>
            <w:rFonts w:ascii="Times New Roman" w:hAnsi="Times New Roman" w:cs="Times New Roman"/>
          </w:rPr>
          <w:t xml:space="preserve"> for previous watershed experiments, the valley</w:t>
        </w:r>
      </w:ins>
      <w:r w:rsidR="008D1988">
        <w:rPr>
          <w:rFonts w:ascii="Times New Roman" w:hAnsi="Times New Roman" w:cs="Times New Roman"/>
        </w:rPr>
        <w:t>-wide network of permanent</w:t>
      </w:r>
      <w:r w:rsidR="00767728" w:rsidRPr="00CD2788">
        <w:rPr>
          <w:rFonts w:ascii="Times New Roman" w:hAnsi="Times New Roman" w:cs="Times New Roman"/>
        </w:rPr>
        <w:t xml:space="preserve"> vegetation monitoring plots</w:t>
      </w:r>
      <w:ins w:id="494" w:author="Bailey, Scott -FS" w:date="2016-02-05T17:18:00Z">
        <w:r w:rsidR="0009495B">
          <w:rPr>
            <w:rFonts w:ascii="Times New Roman" w:hAnsi="Times New Roman" w:cs="Times New Roman"/>
          </w:rPr>
          <w:t>, and other studies</w:t>
        </w:r>
      </w:ins>
      <w:r w:rsidR="00767728" w:rsidRPr="00CD2788">
        <w:rPr>
          <w:rFonts w:ascii="Times New Roman" w:hAnsi="Times New Roman" w:cs="Times New Roman"/>
        </w:rPr>
        <w:t xml:space="preserve"> as validation of a trial application, extending the hydropedologic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w:t>
      </w:r>
      <w:ins w:id="495" w:author="Bailey, Scott -FS" w:date="2016-02-05T17:18:00Z">
        <w:r w:rsidR="0009495B">
          <w:rPr>
            <w:rFonts w:ascii="Times New Roman" w:hAnsi="Times New Roman" w:cs="Times New Roman"/>
          </w:rPr>
          <w:t xml:space="preserve">We expect that our current model will work well at predicting spatial variation in soils for portions of the valley with similar geologic parent materials and physiographic position, but will not work well across the broader range of conditions. </w:t>
        </w:r>
        <w:del w:id="496" w:author="Kevin McGuire" w:date="2016-02-09T20:46:00Z">
          <w:r w:rsidR="0009495B" w:rsidDel="00106B5F">
            <w:rPr>
              <w:rFonts w:ascii="Times New Roman" w:hAnsi="Times New Roman" w:cs="Times New Roman"/>
            </w:rPr>
            <w:delText>Non-LTER funds will be sought to support n</w:delText>
          </w:r>
        </w:del>
      </w:ins>
      <w:ins w:id="497" w:author="Kevin McGuire" w:date="2016-02-09T20:46:00Z">
        <w:r w:rsidR="00106B5F">
          <w:rPr>
            <w:rFonts w:ascii="Times New Roman" w:hAnsi="Times New Roman" w:cs="Times New Roman"/>
          </w:rPr>
          <w:t>N</w:t>
        </w:r>
      </w:ins>
      <w:ins w:id="498" w:author="Bailey, Scott -FS" w:date="2016-02-05T17:18:00Z">
        <w:r w:rsidR="0009495B">
          <w:rPr>
            <w:rFonts w:ascii="Times New Roman" w:hAnsi="Times New Roman" w:cs="Times New Roman"/>
          </w:rPr>
          <w:t>ew sampling</w:t>
        </w:r>
      </w:ins>
      <w:ins w:id="499" w:author="Kevin McGuire" w:date="2016-02-09T20:46:00Z">
        <w:r w:rsidR="00106B5F">
          <w:rPr>
            <w:rFonts w:ascii="Times New Roman" w:hAnsi="Times New Roman" w:cs="Times New Roman"/>
          </w:rPr>
          <w:t xml:space="preserve"> strategies will be developed</w:t>
        </w:r>
      </w:ins>
      <w:ins w:id="500" w:author="Bailey, Scott -FS" w:date="2016-02-05T17:18:00Z">
        <w:r w:rsidR="0009495B">
          <w:rPr>
            <w:rFonts w:ascii="Times New Roman" w:hAnsi="Times New Roman" w:cs="Times New Roman"/>
          </w:rPr>
          <w:t xml:space="preserve"> to characterize </w:t>
        </w:r>
        <w:del w:id="501" w:author="Kevin McGuire" w:date="2016-02-09T20:48:00Z">
          <w:r w:rsidR="0009495B" w:rsidDel="007B5EF3">
            <w:rPr>
              <w:rFonts w:ascii="Times New Roman" w:hAnsi="Times New Roman" w:cs="Times New Roman"/>
            </w:rPr>
            <w:delText xml:space="preserve">other </w:delText>
          </w:r>
        </w:del>
        <w:r w:rsidR="0009495B">
          <w:rPr>
            <w:rFonts w:ascii="Times New Roman" w:hAnsi="Times New Roman" w:cs="Times New Roman"/>
          </w:rPr>
          <w:t xml:space="preserve">hydropedologic conditions </w:t>
        </w:r>
        <w:del w:id="502" w:author="Kevin McGuire" w:date="2016-02-09T20:47:00Z">
          <w:r w:rsidR="0009495B" w:rsidDel="007B5EF3">
            <w:rPr>
              <w:rFonts w:ascii="Times New Roman" w:hAnsi="Times New Roman" w:cs="Times New Roman"/>
            </w:rPr>
            <w:delText>not covered in the current model</w:delText>
          </w:r>
        </w:del>
      </w:ins>
      <w:ins w:id="503" w:author="Kevin McGuire" w:date="2016-02-09T20:48:00Z">
        <w:r w:rsidR="007B5EF3">
          <w:rPr>
            <w:rFonts w:ascii="Times New Roman" w:hAnsi="Times New Roman" w:cs="Times New Roman"/>
          </w:rPr>
          <w:t>where</w:t>
        </w:r>
      </w:ins>
      <w:ins w:id="504" w:author="Kevin McGuire" w:date="2016-02-09T20:47:00Z">
        <w:r w:rsidR="007B5EF3">
          <w:rPr>
            <w:rFonts w:ascii="Times New Roman" w:hAnsi="Times New Roman" w:cs="Times New Roman"/>
          </w:rPr>
          <w:t xml:space="preserve"> the model fails to predict</w:t>
        </w:r>
      </w:ins>
      <w:ins w:id="505" w:author="Kevin McGuire" w:date="2016-02-09T20:48:00Z">
        <w:r w:rsidR="007B5EF3">
          <w:rPr>
            <w:rFonts w:ascii="Times New Roman" w:hAnsi="Times New Roman" w:cs="Times New Roman"/>
          </w:rPr>
          <w:t xml:space="preserve"> </w:t>
        </w:r>
      </w:ins>
      <w:ins w:id="506" w:author="Kevin McGuire" w:date="2016-02-09T20:49:00Z">
        <w:r w:rsidR="007B5EF3">
          <w:rPr>
            <w:rFonts w:ascii="Times New Roman" w:hAnsi="Times New Roman" w:cs="Times New Roman"/>
          </w:rPr>
          <w:t>existing</w:t>
        </w:r>
        <w:r w:rsidR="007B5EF3" w:rsidRPr="007B5EF3">
          <w:rPr>
            <w:rFonts w:ascii="Times New Roman" w:hAnsi="Times New Roman" w:cs="Times New Roman"/>
          </w:rPr>
          <w:t xml:space="preserve"> </w:t>
        </w:r>
        <w:r w:rsidR="007B5EF3" w:rsidRPr="00CD2788">
          <w:rPr>
            <w:rFonts w:ascii="Times New Roman" w:hAnsi="Times New Roman" w:cs="Times New Roman"/>
          </w:rPr>
          <w:t>soil descript</w:t>
        </w:r>
        <w:r w:rsidR="007B5EF3">
          <w:rPr>
            <w:rFonts w:ascii="Times New Roman" w:hAnsi="Times New Roman" w:cs="Times New Roman"/>
          </w:rPr>
          <w:t>ions</w:t>
        </w:r>
      </w:ins>
      <w:ins w:id="507" w:author="Kevin McGuire" w:date="2016-02-09T20:51:00Z">
        <w:r w:rsidR="00807A92">
          <w:rPr>
            <w:rFonts w:ascii="Times New Roman" w:hAnsi="Times New Roman" w:cs="Times New Roman"/>
          </w:rPr>
          <w:t xml:space="preserve"> and used to improve models</w:t>
        </w:r>
      </w:ins>
      <w:ins w:id="508" w:author="Kevin McGuire" w:date="2016-02-09T20:58:00Z">
        <w:r w:rsidR="00DE0134">
          <w:rPr>
            <w:rFonts w:ascii="Times New Roman" w:hAnsi="Times New Roman" w:cs="Times New Roman"/>
          </w:rPr>
          <w:t xml:space="preserve"> (e.g., Gillin et al. 2015)</w:t>
        </w:r>
      </w:ins>
      <w:ins w:id="509" w:author="Bailey, Scott -FS" w:date="2016-02-05T17:18:00Z">
        <w:del w:id="510" w:author="Kevin McGuire" w:date="2016-02-09T20:49:00Z">
          <w:r w:rsidR="0009495B" w:rsidDel="007B5EF3">
            <w:rPr>
              <w:rFonts w:ascii="Times New Roman" w:hAnsi="Times New Roman" w:cs="Times New Roman"/>
            </w:rPr>
            <w:delText>,</w:delText>
          </w:r>
        </w:del>
        <w:del w:id="511" w:author="Kevin McGuire" w:date="2016-02-09T20:51:00Z">
          <w:r w:rsidR="0009495B" w:rsidDel="00807A92">
            <w:rPr>
              <w:rFonts w:ascii="Times New Roman" w:hAnsi="Times New Roman" w:cs="Times New Roman"/>
            </w:rPr>
            <w:delText xml:space="preserve"> and </w:delText>
          </w:r>
        </w:del>
        <w:del w:id="512" w:author="Kevin McGuire" w:date="2016-02-09T20:49:00Z">
          <w:r w:rsidR="0009495B" w:rsidDel="007B5EF3">
            <w:rPr>
              <w:rFonts w:ascii="Times New Roman" w:hAnsi="Times New Roman" w:cs="Times New Roman"/>
            </w:rPr>
            <w:delText xml:space="preserve">then to create </w:delText>
          </w:r>
        </w:del>
        <w:del w:id="513" w:author="Kevin McGuire" w:date="2016-02-09T20:51:00Z">
          <w:r w:rsidR="0009495B" w:rsidDel="00807A92">
            <w:rPr>
              <w:rFonts w:ascii="Times New Roman" w:hAnsi="Times New Roman" w:cs="Times New Roman"/>
            </w:rPr>
            <w:delText>new model applicable to the broader landscape</w:delText>
          </w:r>
        </w:del>
        <w:r w:rsidR="0009495B">
          <w:rPr>
            <w:rFonts w:ascii="Times New Roman" w:hAnsi="Times New Roman" w:cs="Times New Roman"/>
          </w:rPr>
          <w:t>.</w:t>
        </w:r>
      </w:ins>
      <w:del w:id="514" w:author="Bailey, Scott -FS" w:date="2016-02-05T16:14:00Z">
        <w:r w:rsidR="00767728" w:rsidRPr="00CD2788" w:rsidDel="00E31C20">
          <w:rPr>
            <w:rFonts w:ascii="Times New Roman" w:hAnsi="Times New Roman" w:cs="Times New Roman"/>
          </w:rPr>
          <w:delText xml:space="preserve">Based on the </w:delText>
        </w:r>
        <w:r w:rsidR="003D4E26" w:rsidDel="00E31C20">
          <w:rPr>
            <w:rFonts w:ascii="Times New Roman" w:hAnsi="Times New Roman" w:cs="Times New Roman"/>
          </w:rPr>
          <w:delText>results from this pilot project</w:delText>
        </w:r>
        <w:r w:rsidR="00767728" w:rsidRPr="00CD2788" w:rsidDel="00E31C20">
          <w:rPr>
            <w:rFonts w:ascii="Times New Roman" w:hAnsi="Times New Roman" w:cs="Times New Roman"/>
          </w:rPr>
          <w:delText>, new hydropedologic transects will b</w:delText>
        </w:r>
        <w:r w:rsidR="008D1988" w:rsidDel="00E31C20">
          <w:rPr>
            <w:rFonts w:ascii="Times New Roman" w:hAnsi="Times New Roman" w:cs="Times New Roman"/>
          </w:rPr>
          <w:delText>e established to document valley-</w:delText>
        </w:r>
        <w:r w:rsidR="00767728" w:rsidRPr="00CD2788" w:rsidDel="00E31C20">
          <w:rPr>
            <w:rFonts w:ascii="Times New Roman" w:hAnsi="Times New Roman" w:cs="Times New Roman"/>
          </w:rPr>
          <w:delText>wide patterns in soil development and water table fluctuation. These additional monitoring dat</w:delText>
        </w:r>
        <w:r w:rsidR="00437D8C" w:rsidRPr="00CD2788" w:rsidDel="00E31C20">
          <w:rPr>
            <w:rFonts w:ascii="Times New Roman" w:hAnsi="Times New Roman" w:cs="Times New Roman"/>
          </w:rPr>
          <w:delText>a will al</w:delText>
        </w:r>
        <w:r w:rsidR="008D1988" w:rsidDel="00E31C20">
          <w:rPr>
            <w:rFonts w:ascii="Times New Roman" w:hAnsi="Times New Roman" w:cs="Times New Roman"/>
          </w:rPr>
          <w:delText>low a revision of the W</w:delText>
        </w:r>
        <w:r w:rsidR="00767728" w:rsidRPr="00CD2788" w:rsidDel="00E31C20">
          <w:rPr>
            <w:rFonts w:ascii="Times New Roman" w:hAnsi="Times New Roman" w:cs="Times New Roman"/>
          </w:rPr>
          <w:delText>3 model to one that is suit</w:delText>
        </w:r>
        <w:r w:rsidR="008D1988" w:rsidDel="00E31C20">
          <w:rPr>
            <w:rFonts w:ascii="Times New Roman" w:hAnsi="Times New Roman" w:cs="Times New Roman"/>
          </w:rPr>
          <w:delText xml:space="preserve">able for use at the </w:delText>
        </w:r>
        <w:r w:rsidR="00767728" w:rsidRPr="00CD2788" w:rsidDel="00E31C20">
          <w:rPr>
            <w:rFonts w:ascii="Times New Roman" w:hAnsi="Times New Roman" w:cs="Times New Roman"/>
          </w:rPr>
          <w:delText>scale</w:delText>
        </w:r>
        <w:r w:rsidR="008D1988" w:rsidDel="00E31C20">
          <w:rPr>
            <w:rFonts w:ascii="Times New Roman" w:hAnsi="Times New Roman" w:cs="Times New Roman"/>
          </w:rPr>
          <w:delText xml:space="preserve"> of the entire HBR valley </w:delText>
        </w:r>
        <w:r w:rsidR="00767728" w:rsidRPr="00CD2788" w:rsidDel="00E31C20">
          <w:rPr>
            <w:rFonts w:ascii="Times New Roman" w:hAnsi="Times New Roman" w:cs="Times New Roman"/>
          </w:rPr>
          <w:delText>and in the broader upl</w:delText>
        </w:r>
        <w:r w:rsidR="00437D8C" w:rsidRPr="00CD2788" w:rsidDel="00E31C20">
          <w:rPr>
            <w:rFonts w:ascii="Times New Roman" w:hAnsi="Times New Roman" w:cs="Times New Roman"/>
          </w:rPr>
          <w:delText>and glaciated landscape of the N</w:delText>
        </w:r>
        <w:r w:rsidR="00767728" w:rsidRPr="00CD2788" w:rsidDel="00E31C20">
          <w:rPr>
            <w:rFonts w:ascii="Times New Roman" w:hAnsi="Times New Roman" w:cs="Times New Roman"/>
          </w:rPr>
          <w:delText>orth</w:delText>
        </w:r>
      </w:del>
      <w:ins w:id="515" w:author="Timothy James Fahey" w:date="2016-02-01T14:50:00Z">
        <w:del w:id="516" w:author="Bailey, Scott -FS" w:date="2016-02-05T16:14:00Z">
          <w:r w:rsidDel="00E31C20">
            <w:rPr>
              <w:rFonts w:ascii="Times New Roman" w:hAnsi="Times New Roman" w:cs="Times New Roman"/>
            </w:rPr>
            <w:delText>ern Forest</w:delText>
          </w:r>
        </w:del>
      </w:ins>
      <w:del w:id="517" w:author="Bailey, Scott -FS" w:date="2016-02-05T16:14:00Z">
        <w:r w:rsidR="00767728" w:rsidRPr="00CD2788" w:rsidDel="00E31C20">
          <w:rPr>
            <w:rFonts w:ascii="Times New Roman" w:hAnsi="Times New Roman" w:cs="Times New Roman"/>
          </w:rPr>
          <w:delText>east.</w:delText>
        </w:r>
      </w:del>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06A5AEC7"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518"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Valley-wide stream 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Research team:</w:t>
      </w:r>
      <w:r w:rsidR="00A743EB">
        <w:rPr>
          <w:rFonts w:ascii="Times New Roman" w:hAnsi="Times New Roman" w:cs="Times New Roman"/>
        </w:rPr>
        <w:t xml:space="preserve"> </w:t>
      </w:r>
      <w:ins w:id="519" w:author="Bailey, Scott -FS" w:date="2016-02-05T17:22:00Z">
        <w:r w:rsidR="0009495B">
          <w:rPr>
            <w:rFonts w:ascii="Times New Roman" w:hAnsi="Times New Roman" w:cs="Times New Roman"/>
          </w:rPr>
          <w:t xml:space="preserve">McGuire, </w:t>
        </w:r>
      </w:ins>
      <w:commentRangeStart w:id="520"/>
      <w:r w:rsidR="00724DA8">
        <w:rPr>
          <w:rFonts w:ascii="Times New Roman" w:hAnsi="Times New Roman" w:cs="Times New Roman"/>
        </w:rPr>
        <w:t xml:space="preserve">Bailey, </w:t>
      </w:r>
      <w:proofErr w:type="gramStart"/>
      <w:r w:rsidR="00724DA8">
        <w:rPr>
          <w:rFonts w:ascii="Times New Roman" w:hAnsi="Times New Roman" w:cs="Times New Roman"/>
        </w:rPr>
        <w:t>Likens</w:t>
      </w:r>
      <w:r w:rsidR="006379EE">
        <w:rPr>
          <w:rFonts w:ascii="Times New Roman" w:hAnsi="Times New Roman" w:cs="Times New Roman"/>
        </w:rPr>
        <w:t>?</w:t>
      </w:r>
      <w:r w:rsidR="00724DA8">
        <w:rPr>
          <w:rFonts w:ascii="Times New Roman" w:hAnsi="Times New Roman" w:cs="Times New Roman"/>
        </w:rPr>
        <w:t>…)</w:t>
      </w:r>
      <w:commentRangeEnd w:id="520"/>
      <w:proofErr w:type="gramEnd"/>
      <w:r w:rsidR="00A9054E">
        <w:rPr>
          <w:rStyle w:val="CommentReference"/>
        </w:rPr>
        <w:commentReference w:id="520"/>
      </w:r>
    </w:p>
    <w:p w14:paraId="49AF196A" w14:textId="3C2C0FF5" w:rsidR="00E30022" w:rsidRDefault="00767728" w:rsidP="00767728">
      <w:pPr>
        <w:spacing w:after="0" w:line="240" w:lineRule="auto"/>
        <w:rPr>
          <w:ins w:id="521"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522" w:author="Timothy James Fahey" w:date="2016-02-01T14:54:00Z">
        <w:r w:rsidR="00E30022" w:rsidRPr="00E30022">
          <w:t xml:space="preserve"> </w:t>
        </w:r>
        <w:r w:rsidR="00E30022" w:rsidRPr="00E30022">
          <w:rPr>
            <w:rFonts w:ascii="Times New Roman" w:hAnsi="Times New Roman" w:cs="Times New Roman"/>
          </w:rPr>
          <w:t>Headwater streams across the Hubbard Brook valley display a surprisingly high chemical diversity (e.g. in pH, FIG. 18- Valley wide stream pH) (Likens and Buso 2006, McGuire et al. 2014).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523" w:author="Timothy James Fahey" w:date="2016-02-01T14:54:00Z">
        <w:r w:rsidR="00E30022">
          <w:rPr>
            <w:rFonts w:ascii="Times New Roman" w:hAnsi="Times New Roman" w:cs="Times New Roman"/>
          </w:rPr>
          <w:t>Moreover, b</w:t>
        </w:r>
      </w:ins>
      <w:del w:id="524"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dynamic ecotonal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w:t>
      </w:r>
      <w:ins w:id="525" w:author="Bailey, Scott -FS" w:date="2016-02-05T17:23:00Z">
        <w:r w:rsidR="0009495B">
          <w:rPr>
            <w:rFonts w:ascii="Times New Roman" w:hAnsi="Times New Roman" w:cs="Times New Roman"/>
          </w:rPr>
          <w:t xml:space="preserve">begin the process of </w:t>
        </w:r>
      </w:ins>
      <w:del w:id="526" w:author="Bailey, Scott -FS" w:date="2016-02-05T17:23:00Z">
        <w:r w:rsidRPr="00CD2788" w:rsidDel="0009495B">
          <w:rPr>
            <w:rFonts w:ascii="Times New Roman" w:hAnsi="Times New Roman" w:cs="Times New Roman"/>
          </w:rPr>
          <w:delText>extend</w:delText>
        </w:r>
      </w:del>
      <w:r w:rsidRPr="00CD2788">
        <w:rPr>
          <w:rFonts w:ascii="Times New Roman" w:hAnsi="Times New Roman" w:cs="Times New Roman"/>
        </w:rPr>
        <w:t xml:space="preserve"> mapping </w:t>
      </w:r>
      <w:del w:id="527" w:author="Bailey, Scott -FS" w:date="2016-02-05T17:23:00Z">
        <w:r w:rsidRPr="00CD2788" w:rsidDel="0009495B">
          <w:rPr>
            <w:rFonts w:ascii="Times New Roman" w:hAnsi="Times New Roman" w:cs="Times New Roman"/>
          </w:rPr>
          <w:delText>o</w:delText>
        </w:r>
      </w:del>
      <w:del w:id="528" w:author="Bailey, Scott -FS" w:date="2016-02-05T17:24:00Z">
        <w:r w:rsidRPr="00CD2788" w:rsidDel="0009495B">
          <w:rPr>
            <w:rFonts w:ascii="Times New Roman" w:hAnsi="Times New Roman" w:cs="Times New Roman"/>
          </w:rPr>
          <w:delText>f</w:delText>
        </w:r>
      </w:del>
      <w:r w:rsidRPr="00CD2788">
        <w:rPr>
          <w:rFonts w:ascii="Times New Roman" w:hAnsi="Times New Roman" w:cs="Times New Roman"/>
        </w:rPr>
        <w:t xml:space="preserve"> the complete stream network</w:t>
      </w:r>
      <w:ins w:id="529" w:author="Bailey, Scott -FS" w:date="2016-02-05T17:24:00Z">
        <w:r w:rsidR="0009495B">
          <w:rPr>
            <w:rFonts w:ascii="Times New Roman" w:hAnsi="Times New Roman" w:cs="Times New Roman"/>
          </w:rPr>
          <w:t>, including seasonal streams across</w:t>
        </w:r>
      </w:ins>
      <w:del w:id="530" w:author="Bailey, Scott -FS" w:date="2016-02-05T17:24:00Z">
        <w:r w:rsidRPr="00CD2788" w:rsidDel="0009495B">
          <w:rPr>
            <w:rFonts w:ascii="Times New Roman" w:hAnsi="Times New Roman" w:cs="Times New Roman"/>
          </w:rPr>
          <w:delText xml:space="preserve"> </w:delText>
        </w:r>
        <w:r w:rsidR="00C10224" w:rsidDel="0009495B">
          <w:rPr>
            <w:rFonts w:ascii="Times New Roman" w:hAnsi="Times New Roman" w:cs="Times New Roman"/>
          </w:rPr>
          <w:delText>to</w:delText>
        </w:r>
      </w:del>
      <w:r w:rsidR="00C10224">
        <w:rPr>
          <w:rFonts w:ascii="Times New Roman" w:hAnsi="Times New Roman" w:cs="Times New Roman"/>
        </w:rPr>
        <w:t xml:space="preserve"> the </w:t>
      </w:r>
      <w:del w:id="531" w:author="Bailey, Scott -FS" w:date="2016-02-05T17:24:00Z">
        <w:r w:rsidR="00C10224" w:rsidDel="0009495B">
          <w:rPr>
            <w:rFonts w:ascii="Times New Roman" w:hAnsi="Times New Roman" w:cs="Times New Roman"/>
          </w:rPr>
          <w:delText xml:space="preserve">entire </w:delText>
        </w:r>
      </w:del>
      <w:r w:rsidR="00C10224">
        <w:rPr>
          <w:rFonts w:ascii="Times New Roman" w:hAnsi="Times New Roman" w:cs="Times New Roman"/>
        </w:rPr>
        <w:t>HBR</w:t>
      </w:r>
      <w:r w:rsidRPr="00CD2788">
        <w:rPr>
          <w:rFonts w:ascii="Times New Roman" w:hAnsi="Times New Roman" w:cs="Times New Roman"/>
        </w:rPr>
        <w:t xml:space="preserve"> valley. </w:t>
      </w:r>
      <w:ins w:id="532" w:author="Timothy James Fahey" w:date="2016-02-01T14:56:00Z">
        <w:r w:rsidR="00E30022">
          <w:rPr>
            <w:rFonts w:ascii="Times New Roman" w:hAnsi="Times New Roman" w:cs="Times New Roman"/>
          </w:rPr>
          <w:t>We propose to address the following question</w:t>
        </w:r>
      </w:ins>
      <w:ins w:id="533" w:author="Bailey, Scott -FS" w:date="2016-02-05T17:25:00Z">
        <w:r w:rsidR="0009495B">
          <w:rPr>
            <w:rFonts w:ascii="Times New Roman" w:hAnsi="Times New Roman" w:cs="Times New Roman"/>
          </w:rPr>
          <w:t>s</w:t>
        </w:r>
      </w:ins>
      <w:ins w:id="534" w:author="Timothy James Fahey" w:date="2016-02-01T14:56:00Z">
        <w:r w:rsidR="00E30022">
          <w:rPr>
            <w:rFonts w:ascii="Times New Roman" w:hAnsi="Times New Roman" w:cs="Times New Roman"/>
          </w:rPr>
          <w:t>:</w:t>
        </w:r>
      </w:ins>
      <w:ins w:id="535" w:author="Bailey, Scott -FS" w:date="2016-02-05T17:25:00Z">
        <w:r w:rsidR="0009495B">
          <w:rPr>
            <w:rFonts w:ascii="Times New Roman" w:hAnsi="Times New Roman" w:cs="Times New Roman"/>
          </w:rPr>
          <w:t xml:space="preserve"> What properties of the geophysical template lead to the initiation of seasonal streams and to the transition to perennial flow? What is the function of seasonal streams in controlling the chemistry of downstream perennial reaches?</w:t>
        </w:r>
      </w:ins>
    </w:p>
    <w:p w14:paraId="0067A93D" w14:textId="77777777" w:rsidR="00E30022" w:rsidRDefault="00E30022" w:rsidP="00767728">
      <w:pPr>
        <w:spacing w:after="0" w:line="240" w:lineRule="auto"/>
        <w:rPr>
          <w:ins w:id="536" w:author="Timothy James Fahey" w:date="2016-02-01T14:56:00Z"/>
          <w:rFonts w:ascii="Times New Roman" w:hAnsi="Times New Roman" w:cs="Times New Roman"/>
        </w:rPr>
      </w:pPr>
    </w:p>
    <w:p w14:paraId="69B05EA0" w14:textId="57912664" w:rsidR="00767728" w:rsidRPr="00CD2788" w:rsidRDefault="00E30022" w:rsidP="00767728">
      <w:pPr>
        <w:spacing w:after="0" w:line="240" w:lineRule="auto"/>
        <w:rPr>
          <w:rFonts w:ascii="Times New Roman" w:hAnsi="Times New Roman" w:cs="Times New Roman"/>
        </w:rPr>
      </w:pPr>
      <w:ins w:id="537" w:author="Timothy James Fahey" w:date="2016-02-01T14:56:00Z">
        <w:r>
          <w:rPr>
            <w:rFonts w:ascii="Times New Roman" w:hAnsi="Times New Roman" w:cs="Times New Roman"/>
          </w:rPr>
          <w:t>Approach.We will undertake</w:t>
        </w:r>
      </w:ins>
      <w:del w:id="538"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w:t>
      </w:r>
      <w:del w:id="539" w:author="Bailey, Scott -FS" w:date="2016-02-05T17:27:00Z">
        <w:r w:rsidR="00767728" w:rsidRPr="00CD2788" w:rsidDel="0009495B">
          <w:rPr>
            <w:rFonts w:ascii="Times New Roman" w:hAnsi="Times New Roman" w:cs="Times New Roman"/>
          </w:rPr>
          <w:delText>topographic</w:delText>
        </w:r>
        <w:r w:rsidR="00C10224" w:rsidDel="0009495B">
          <w:rPr>
            <w:rFonts w:ascii="Times New Roman" w:hAnsi="Times New Roman" w:cs="Times New Roman"/>
          </w:rPr>
          <w:delText xml:space="preserve"> </w:delText>
        </w:r>
      </w:del>
      <w:ins w:id="540" w:author="Bailey, Scott -FS" w:date="2016-02-05T17:27:00Z">
        <w:r w:rsidR="0009495B">
          <w:rPr>
            <w:rFonts w:ascii="Times New Roman" w:hAnsi="Times New Roman" w:cs="Times New Roman"/>
          </w:rPr>
          <w:t>physio</w:t>
        </w:r>
        <w:r w:rsidR="0009495B" w:rsidRPr="00CD2788">
          <w:rPr>
            <w:rFonts w:ascii="Times New Roman" w:hAnsi="Times New Roman" w:cs="Times New Roman"/>
          </w:rPr>
          <w:t>graphic</w:t>
        </w:r>
        <w:r w:rsidR="0009495B">
          <w:rPr>
            <w:rFonts w:ascii="Times New Roman" w:hAnsi="Times New Roman" w:cs="Times New Roman"/>
          </w:rPr>
          <w:t xml:space="preserve"> </w:t>
        </w:r>
      </w:ins>
      <w:r w:rsidR="00C10224">
        <w:rPr>
          <w:rFonts w:ascii="Times New Roman" w:hAnsi="Times New Roman" w:cs="Times New Roman"/>
        </w:rPr>
        <w:t>signatures of flow-permanence/</w:t>
      </w:r>
      <w:r w:rsidR="00767728" w:rsidRPr="00CD2788">
        <w:rPr>
          <w:rFonts w:ascii="Times New Roman" w:hAnsi="Times New Roman" w:cs="Times New Roman"/>
        </w:rPr>
        <w:t xml:space="preserve">intermittence in these mapped sections, and then using topographic analysis of detailed LiDAR derived DEMs to </w:t>
      </w:r>
      <w:del w:id="541" w:author="Bailey, Scott -FS" w:date="2016-02-05T17:28:00Z">
        <w:r w:rsidR="00767728" w:rsidRPr="00CD2788" w:rsidDel="00213AE1">
          <w:rPr>
            <w:rFonts w:ascii="Times New Roman" w:hAnsi="Times New Roman" w:cs="Times New Roman"/>
          </w:rPr>
          <w:delText xml:space="preserve">extend </w:delText>
        </w:r>
      </w:del>
      <w:ins w:id="542" w:author="Bailey, Scott -FS" w:date="2016-02-05T17:28:00Z">
        <w:r w:rsidR="00213AE1">
          <w:rPr>
            <w:rFonts w:ascii="Times New Roman" w:hAnsi="Times New Roman" w:cs="Times New Roman"/>
          </w:rPr>
          <w:t>predict</w:t>
        </w:r>
        <w:r w:rsidR="00213AE1" w:rsidRPr="00CD2788">
          <w:rPr>
            <w:rFonts w:ascii="Times New Roman" w:hAnsi="Times New Roman" w:cs="Times New Roman"/>
          </w:rPr>
          <w:t xml:space="preserve"> </w:t>
        </w:r>
        <w:r w:rsidR="00213AE1">
          <w:rPr>
            <w:rFonts w:ascii="Times New Roman" w:hAnsi="Times New Roman" w:cs="Times New Roman"/>
          </w:rPr>
          <w:t xml:space="preserve">seasonal and permanent </w:t>
        </w:r>
      </w:ins>
      <w:r w:rsidR="00767728" w:rsidRPr="00CD2788">
        <w:rPr>
          <w:rFonts w:ascii="Times New Roman" w:hAnsi="Times New Roman" w:cs="Times New Roman"/>
        </w:rPr>
        <w:t xml:space="preserve">stream </w:t>
      </w:r>
      <w:ins w:id="543" w:author="Bailey, Scott -FS" w:date="2016-02-05T17:28:00Z">
        <w:r w:rsidR="00213AE1">
          <w:rPr>
            <w:rFonts w:ascii="Times New Roman" w:hAnsi="Times New Roman" w:cs="Times New Roman"/>
          </w:rPr>
          <w:t>networks</w:t>
        </w:r>
      </w:ins>
      <w:ins w:id="544" w:author="Kevin McGuire" w:date="2016-02-09T20:44:00Z">
        <w:r w:rsidR="00106B5F">
          <w:rPr>
            <w:rFonts w:ascii="Times New Roman" w:hAnsi="Times New Roman" w:cs="Times New Roman"/>
          </w:rPr>
          <w:t xml:space="preserve"> </w:t>
        </w:r>
      </w:ins>
      <w:del w:id="545" w:author="Bailey, Scott -FS" w:date="2016-02-05T17:28:00Z">
        <w:r w:rsidR="00767728" w:rsidRPr="00CD2788" w:rsidDel="00213AE1">
          <w:rPr>
            <w:rFonts w:ascii="Times New Roman" w:hAnsi="Times New Roman" w:cs="Times New Roman"/>
          </w:rPr>
          <w:delText>mapping</w:delText>
        </w:r>
      </w:del>
      <w:ins w:id="546" w:author="Bailey, Scott -FS" w:date="2016-02-05T17:28:00Z">
        <w:r w:rsidR="00213AE1">
          <w:rPr>
            <w:rFonts w:ascii="Times New Roman" w:hAnsi="Times New Roman" w:cs="Times New Roman"/>
          </w:rPr>
          <w:t>across</w:t>
        </w:r>
      </w:ins>
      <w:r w:rsidR="00767728" w:rsidRPr="00CD2788">
        <w:rPr>
          <w:rFonts w:ascii="Times New Roman" w:hAnsi="Times New Roman" w:cs="Times New Roman"/>
        </w:rPr>
        <w:t xml:space="preserve"> </w:t>
      </w:r>
      <w:del w:id="547" w:author="Bailey, Scott -FS" w:date="2016-02-05T17:28:00Z">
        <w:r w:rsidR="00767728" w:rsidRPr="00CD2788" w:rsidDel="00213AE1">
          <w:rPr>
            <w:rFonts w:ascii="Times New Roman" w:hAnsi="Times New Roman" w:cs="Times New Roman"/>
          </w:rPr>
          <w:delText xml:space="preserve">to </w:delText>
        </w:r>
      </w:del>
      <w:r w:rsidR="00767728" w:rsidRPr="00CD2788">
        <w:rPr>
          <w:rFonts w:ascii="Times New Roman" w:hAnsi="Times New Roman" w:cs="Times New Roman"/>
        </w:rPr>
        <w:t>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548" w:author="Timothy James Fahey" w:date="2016-02-01T14:58:00Z">
        <w:del w:id="549" w:author="Bailey, Scott -FS" w:date="2016-02-05T17:29:00Z">
          <w:r w:rsidRPr="00E30022" w:rsidDel="00213AE1">
            <w:rPr>
              <w:rFonts w:ascii="Times New Roman" w:hAnsi="Times New Roman" w:cs="Times New Roman"/>
            </w:rPr>
            <w:delText>We will also combine mapping of the distribution of hydropedologic units at the catchment scale with detailed stream channel inventory to derive a new, more general model of the controls of catchment structure on longitudinal gradients in stream chemistry, and ultimately in the hydrologic export of nutrients from headwater catchments.</w:delText>
          </w:r>
        </w:del>
      </w:ins>
      <w:ins w:id="550" w:author="Bailey, Scott -FS" w:date="2016-02-05T17:29:00Z">
        <w:r w:rsidR="00213AE1">
          <w:rPr>
            <w:rFonts w:ascii="Times New Roman" w:hAnsi="Times New Roman" w:cs="Times New Roman"/>
          </w:rPr>
          <w:t xml:space="preserve">Synoptic stream chemistry surveys will be conducted in several catchments representing the range of </w:t>
        </w:r>
      </w:ins>
      <w:ins w:id="551" w:author="Bailey, Scott -FS" w:date="2016-02-05T17:30:00Z">
        <w:r w:rsidR="00213AE1">
          <w:rPr>
            <w:rFonts w:ascii="Times New Roman" w:hAnsi="Times New Roman" w:cs="Times New Roman"/>
          </w:rPr>
          <w:t xml:space="preserve">chemistry </w:t>
        </w:r>
      </w:ins>
      <w:ins w:id="552" w:author="Bailey, Scott -FS" w:date="2016-02-05T17:29:00Z">
        <w:r w:rsidR="00213AE1">
          <w:rPr>
            <w:rFonts w:ascii="Times New Roman" w:hAnsi="Times New Roman" w:cs="Times New Roman"/>
          </w:rPr>
          <w:t>conditions reported by Likens and Buso (2006)</w:t>
        </w:r>
      </w:ins>
      <w:ins w:id="553" w:author="Bailey, Scott -FS" w:date="2016-02-05T17:30:00Z">
        <w:r w:rsidR="00213AE1">
          <w:rPr>
            <w:rFonts w:ascii="Times New Roman" w:hAnsi="Times New Roman" w:cs="Times New Roman"/>
          </w:rPr>
          <w:t xml:space="preserve"> to see if similar patterns emerge at the fine scale, and to elucidate the transition from seasonal to perennial streams, as reported by Zimmer et al. (2013) for </w:t>
        </w:r>
      </w:ins>
      <w:ins w:id="554" w:author="Bailey, Scott -FS" w:date="2016-02-05T17:31:00Z">
        <w:r w:rsidR="00213AE1">
          <w:rPr>
            <w:rFonts w:ascii="Times New Roman" w:hAnsi="Times New Roman" w:cs="Times New Roman"/>
          </w:rPr>
          <w:t>W3.</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555"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556"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77777777"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557"/>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Lowe, Christenson, TerHofstede</w:t>
      </w:r>
      <w:r w:rsidR="00724DA8">
        <w:rPr>
          <w:rFonts w:ascii="Times New Roman" w:eastAsia="Times New Roman" w:hAnsi="Times New Roman" w:cs="Times New Roman"/>
          <w:color w:val="000000" w:themeColor="text1"/>
        </w:rPr>
        <w:t xml:space="preserve">…) </w:t>
      </w:r>
      <w:commentRangeEnd w:id="557"/>
      <w:r w:rsidR="00A9054E">
        <w:rPr>
          <w:rStyle w:val="CommentReference"/>
        </w:rPr>
        <w:commentReference w:id="557"/>
      </w:r>
    </w:p>
    <w:p w14:paraId="2591D94B" w14:textId="77777777" w:rsidR="00E30022" w:rsidRDefault="004906FD" w:rsidP="003C7377">
      <w:pPr>
        <w:pStyle w:val="ListParagraph"/>
        <w:spacing w:after="0" w:line="240" w:lineRule="auto"/>
        <w:ind w:left="0"/>
        <w:rPr>
          <w:ins w:id="558"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lastRenderedPageBreak/>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559"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about the linkages and 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560"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16AE764E" w14:textId="77777777" w:rsidR="00E30022" w:rsidRDefault="00E30022" w:rsidP="003C7377">
      <w:pPr>
        <w:pStyle w:val="ListParagraph"/>
        <w:spacing w:after="0" w:line="240" w:lineRule="auto"/>
        <w:ind w:left="0"/>
        <w:rPr>
          <w:ins w:id="561"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562"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birds, small mammals, Lepidoptera and salamanders, we will monitor the spatial patterns of other key animal groups to evaluate spatial and temporal concordance of patterns across groups and to quantify how these patterns are linked to ecosystem processes playing out on the </w:t>
      </w:r>
      <w:commentRangeStart w:id="563"/>
      <w:r w:rsidR="004906FD" w:rsidRPr="00FD5F54">
        <w:rPr>
          <w:rFonts w:ascii="Times New Roman" w:eastAsia="Times New Roman" w:hAnsi="Times New Roman" w:cs="Times New Roman"/>
          <w:color w:val="000000" w:themeColor="text1"/>
        </w:rPr>
        <w:t>hydropedologic</w:t>
      </w:r>
      <w:commentRangeEnd w:id="563"/>
      <w:r w:rsidR="00213AE1">
        <w:rPr>
          <w:rStyle w:val="CommentReference"/>
        </w:rPr>
        <w:commentReference w:id="563"/>
      </w:r>
      <w:r w:rsidR="004906FD" w:rsidRPr="00FD5F54">
        <w:rPr>
          <w:rFonts w:ascii="Times New Roman" w:eastAsia="Times New Roman" w:hAnsi="Times New Roman" w:cs="Times New Roman"/>
          <w:color w:val="000000" w:themeColor="text1"/>
        </w:rPr>
        <w:t xml:space="preserve">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20 sites, located along two elevational transects within northern hardwood forest (from ~ 300 to 750 m asl, one each with northern and southern aspects) will be monitored each year during two key seasons: late spring and mid-fall. Both litter and soil samples will be processed using the Berlese and Baermann funnel extraction methods (</w:t>
      </w:r>
      <w:r w:rsidR="004906FD" w:rsidRPr="004906FD">
        <w:rPr>
          <w:rFonts w:ascii="Times New Roman" w:eastAsia="Times New Roman" w:hAnsi="Times New Roman" w:cs="Times New Roman"/>
          <w:color w:val="000000" w:themeColor="text1"/>
          <w:highlight w:val="yellow"/>
        </w:rPr>
        <w:t>ref xxxx</w:t>
      </w:r>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564"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565"/>
      <w:r w:rsidR="000F0E06">
        <w:rPr>
          <w:rFonts w:ascii="Times New Roman" w:hAnsi="Times New Roman" w:cs="Times New Roman"/>
          <w:i/>
        </w:rPr>
        <w:t>Research team:</w:t>
      </w:r>
      <w:r w:rsidR="00A743EB">
        <w:rPr>
          <w:rFonts w:ascii="Times New Roman" w:hAnsi="Times New Roman" w:cs="Times New Roman"/>
          <w:i/>
        </w:rPr>
        <w:t xml:space="preserve"> </w:t>
      </w:r>
      <w:r w:rsidR="00724DA8">
        <w:rPr>
          <w:rFonts w:ascii="Times New Roman" w:hAnsi="Times New Roman" w:cs="Times New Roman"/>
          <w:i/>
        </w:rPr>
        <w:t>Rustad, Campbell, Green, Martin…)</w:t>
      </w:r>
      <w:commentRangeEnd w:id="565"/>
      <w:r w:rsidR="00A9054E">
        <w:rPr>
          <w:rStyle w:val="CommentReference"/>
        </w:rPr>
        <w:commentReference w:id="565"/>
      </w:r>
    </w:p>
    <w:p w14:paraId="396FB9A0"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566"/>
      <w:r w:rsidR="00CB6A3A" w:rsidRPr="00CD2788">
        <w:rPr>
          <w:rFonts w:ascii="Times New Roman" w:hAnsi="Times New Roman" w:cs="Times New Roman"/>
        </w:rPr>
        <w:t>procedures</w:t>
      </w:r>
      <w:commentRangeEnd w:id="566"/>
      <w:r w:rsidR="00FA61D6">
        <w:rPr>
          <w:rStyle w:val="CommentReference"/>
        </w:rPr>
        <w:commentReference w:id="566"/>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e maintain digital sensors at nine stream gauging stations, six full meteorological stations, and six soil climate stations, and run six web cams for automated phenologic monitoring.</w:t>
      </w:r>
      <w:r w:rsidR="00A743EB">
        <w:rPr>
          <w:rFonts w:ascii="Times New Roman" w:hAnsi="Times New Roman" w:cs="Times New Roman"/>
        </w:rPr>
        <w:t xml:space="preserve"> </w:t>
      </w:r>
      <w:r w:rsidR="009A185A" w:rsidRPr="00CD2788">
        <w:rPr>
          <w:rFonts w:ascii="Times New Roman" w:hAnsi="Times New Roman" w:cs="Times New Roman"/>
        </w:rPr>
        <w:t xml:space="preserve">In addition, </w:t>
      </w:r>
      <w:commentRangeStart w:id="567"/>
      <w:r w:rsidR="009A185A" w:rsidRPr="00CD2788">
        <w:rPr>
          <w:rFonts w:ascii="Times New Roman" w:hAnsi="Times New Roman" w:cs="Times New Roman"/>
        </w:rPr>
        <w:t>we are</w:t>
      </w:r>
      <w:commentRangeEnd w:id="567"/>
      <w:r w:rsidR="00922C01">
        <w:rPr>
          <w:rStyle w:val="CommentReference"/>
        </w:rPr>
        <w:commentReference w:id="567"/>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568"/>
      <w:r w:rsidR="009A185A" w:rsidRPr="00CD2788">
        <w:rPr>
          <w:rFonts w:ascii="Times New Roman" w:hAnsi="Times New Roman" w:cs="Times New Roman"/>
        </w:rPr>
        <w:t>water temperature</w:t>
      </w:r>
      <w:commentRangeEnd w:id="568"/>
      <w:r w:rsidR="0091028C">
        <w:rPr>
          <w:rStyle w:val="CommentReference"/>
        </w:rPr>
        <w:commentReference w:id="568"/>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r w:rsidR="00C22E22">
        <w:rPr>
          <w:rFonts w:ascii="Times New Roman" w:hAnsi="Times New Roman" w:cs="Times New Roman"/>
        </w:rPr>
        <w:t xml:space="preserve">Throughfall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automated dendrometer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r w:rsidRPr="00CD2788">
        <w:rPr>
          <w:rFonts w:ascii="Times New Roman" w:hAnsi="Times New Roman" w:cs="Times New Roman"/>
        </w:rPr>
        <w:t>sonification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Rustad</w:t>
      </w:r>
      <w:r w:rsidR="00724DA8">
        <w:rPr>
          <w:rFonts w:ascii="Times New Roman" w:hAnsi="Times New Roman" w:cs="Times New Roman"/>
          <w:i/>
        </w:rPr>
        <w:t>)</w:t>
      </w:r>
    </w:p>
    <w:p w14:paraId="073AED2F"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 xml:space="preserve">esent unsafe </w:t>
      </w:r>
      <w:r w:rsidR="00DC5B1F" w:rsidRPr="00CD2788">
        <w:rPr>
          <w:rFonts w:ascii="Times New Roman" w:hAnsi="Times New Roman" w:cs="Times New Roman"/>
        </w:rPr>
        <w:lastRenderedPageBreak/>
        <w:t>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d RAT, Water RAT, Ice RAT, etc).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funding for hiring additional local staff to clear trails, access sampling locations, and collect samples as needed.</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streamwater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 xml:space="preserve">completing the </w:t>
      </w:r>
      <w:proofErr w:type="gramStart"/>
      <w:r>
        <w:rPr>
          <w:rFonts w:ascii="Times New Roman" w:hAnsi="Times New Roman" w:cs="Times New Roman"/>
        </w:rPr>
        <w:t>bar-coding</w:t>
      </w:r>
      <w:proofErr w:type="gramEnd"/>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etc).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w:t>
      </w:r>
      <w:proofErr w:type="gramStart"/>
      <w:r w:rsidRPr="00A67189">
        <w:rPr>
          <w:rFonts w:ascii="Times New Roman" w:hAnsi="Times New Roman" w:cs="Times New Roman"/>
        </w:rPr>
        <w:t>resource which</w:t>
      </w:r>
      <w:proofErr w:type="gramEnd"/>
      <w:r w:rsidRPr="00A67189">
        <w:rPr>
          <w:rFonts w:ascii="Times New Roman" w:hAnsi="Times New Roman" w:cs="Times New Roman"/>
        </w:rPr>
        <w:t xml:space="preserve">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569"/>
      <w:r w:rsidRPr="00745EF4">
        <w:rPr>
          <w:rFonts w:ascii="Times New Roman" w:hAnsi="Times New Roman" w:cs="Times New Roman"/>
          <w:b/>
        </w:rPr>
        <w:t>2.7</w:t>
      </w:r>
      <w:commentRangeEnd w:id="569"/>
      <w:r w:rsidR="00301E26">
        <w:rPr>
          <w:rStyle w:val="CommentReference"/>
        </w:rPr>
        <w:commentReference w:id="569"/>
      </w:r>
      <w:r w:rsidRPr="00745EF4">
        <w:rPr>
          <w:rFonts w:ascii="Times New Roman" w:hAnsi="Times New Roman" w:cs="Times New Roman"/>
          <w:b/>
        </w:rPr>
        <w:t>. Related Research</w:t>
      </w:r>
    </w:p>
    <w:p w14:paraId="4F690B7C" w14:textId="4CAAE40D"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570"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571"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572"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573"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574" w:author="Timothy James Fahey" w:date="2016-02-01T15:04:00Z">
        <w:r w:rsidR="00036CEF">
          <w:rPr>
            <w:rFonts w:ascii="Times New Roman" w:hAnsi="Times New Roman" w:cs="Times New Roman"/>
          </w:rPr>
          <w:t>weekly</w:t>
        </w:r>
      </w:ins>
      <w:del w:id="575"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576" w:author="Timothy James Fahey" w:date="2016-02-01T15:04:00Z">
        <w:r w:rsidR="00036CEF">
          <w:rPr>
            <w:rFonts w:ascii="Times New Roman" w:hAnsi="Times New Roman" w:cs="Times New Roman"/>
          </w:rPr>
          <w:t>census of breeding birds.</w:t>
        </w:r>
      </w:ins>
      <w:ins w:id="577"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578" w:author="Timothy James Fahey" w:date="2016-02-01T15:08:00Z">
        <w:r w:rsidR="00036CEF">
          <w:rPr>
            <w:rFonts w:ascii="Times New Roman" w:hAnsi="Times New Roman" w:cs="Times New Roman"/>
          </w:rPr>
          <w:t xml:space="preserve">the gaging stations of the experimental watersheds </w:t>
        </w:r>
      </w:ins>
      <w:ins w:id="579" w:author="Timothy James Fahey" w:date="2016-02-01T15:09:00Z">
        <w:r w:rsidR="00036CEF">
          <w:rPr>
            <w:rFonts w:ascii="Times New Roman" w:hAnsi="Times New Roman" w:cs="Times New Roman"/>
          </w:rPr>
          <w:t xml:space="preserve">(LTREB) </w:t>
        </w:r>
      </w:ins>
      <w:ins w:id="580" w:author="Timothy James Fahey" w:date="2016-02-01T15:08:00Z">
        <w:r w:rsidR="00036CEF">
          <w:rPr>
            <w:rFonts w:ascii="Times New Roman" w:hAnsi="Times New Roman" w:cs="Times New Roman"/>
          </w:rPr>
          <w:t>provides a temporally detailed context in which to</w:t>
        </w:r>
      </w:ins>
      <w:ins w:id="581" w:author="Timothy James Fahey" w:date="2016-02-01T15:09:00Z">
        <w:r w:rsidR="00036CEF">
          <w:rPr>
            <w:rFonts w:ascii="Times New Roman" w:hAnsi="Times New Roman" w:cs="Times New Roman"/>
          </w:rPr>
          <w:t xml:space="preserve"> interpret our spatially detailed</w:t>
        </w:r>
      </w:ins>
      <w:ins w:id="582" w:author="Timothy James Fahey" w:date="2016-02-01T15:12:00Z">
        <w:r w:rsidR="00036CEF">
          <w:rPr>
            <w:rFonts w:ascii="Times New Roman" w:hAnsi="Times New Roman" w:cs="Times New Roman"/>
          </w:rPr>
          <w:t>,</w:t>
        </w:r>
      </w:ins>
      <w:ins w:id="583" w:author="Timothy James Fahey" w:date="2016-02-01T15:09:00Z">
        <w:r w:rsidR="00036CEF">
          <w:rPr>
            <w:rFonts w:ascii="Times New Roman" w:hAnsi="Times New Roman" w:cs="Times New Roman"/>
          </w:rPr>
          <w:t xml:space="preserve"> </w:t>
        </w:r>
      </w:ins>
      <w:ins w:id="584" w:author="Timothy James Fahey" w:date="2016-02-01T15:11:00Z">
        <w:r w:rsidR="00036CEF">
          <w:rPr>
            <w:rFonts w:ascii="Times New Roman" w:hAnsi="Times New Roman" w:cs="Times New Roman"/>
          </w:rPr>
          <w:t>monthly</w:t>
        </w:r>
      </w:ins>
      <w:ins w:id="585" w:author="Timothy James Fahey" w:date="2016-02-01T15:09:00Z">
        <w:r w:rsidR="00036CEF">
          <w:rPr>
            <w:rFonts w:ascii="Times New Roman" w:hAnsi="Times New Roman" w:cs="Times New Roman"/>
          </w:rPr>
          <w:t xml:space="preserve"> </w:t>
        </w:r>
      </w:ins>
      <w:ins w:id="586" w:author="Timothy James Fahey" w:date="2016-02-01T15:12:00Z">
        <w:r w:rsidR="00036CEF">
          <w:rPr>
            <w:rFonts w:ascii="Times New Roman" w:hAnsi="Times New Roman" w:cs="Times New Roman"/>
          </w:rPr>
          <w:t xml:space="preserve">LTER </w:t>
        </w:r>
      </w:ins>
      <w:ins w:id="587" w:author="Timothy James Fahey" w:date="2016-02-01T15:09:00Z">
        <w:r w:rsidR="00036CEF">
          <w:rPr>
            <w:rFonts w:ascii="Times New Roman" w:hAnsi="Times New Roman" w:cs="Times New Roman"/>
          </w:rPr>
          <w:t xml:space="preserve">sampling </w:t>
        </w:r>
      </w:ins>
      <w:ins w:id="588" w:author="Timothy James Fahey" w:date="2016-02-01T15:11:00Z">
        <w:r w:rsidR="00036CEF">
          <w:rPr>
            <w:rFonts w:ascii="Times New Roman" w:hAnsi="Times New Roman" w:cs="Times New Roman"/>
          </w:rPr>
          <w:t xml:space="preserve">of soil solutions </w:t>
        </w:r>
      </w:ins>
      <w:ins w:id="589" w:author="Timothy James Fahey" w:date="2016-02-01T15:09:00Z">
        <w:r w:rsidR="00036CEF">
          <w:rPr>
            <w:rFonts w:ascii="Times New Roman" w:hAnsi="Times New Roman" w:cs="Times New Roman"/>
          </w:rPr>
          <w:t>and longitudinal stream chemistry (ref.).</w:t>
        </w:r>
      </w:ins>
      <w:del w:id="590" w:author="Timothy James Fahey" w:date="2016-02-01T15:04:00Z">
        <w:r w:rsidR="00301E26" w:rsidDel="00036CEF">
          <w:rPr>
            <w:rFonts w:ascii="Times New Roman" w:hAnsi="Times New Roman" w:cs="Times New Roman"/>
          </w:rPr>
          <w:delText>bird studies</w:delText>
        </w:r>
      </w:del>
      <w:del w:id="591"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p>
    <w:p w14:paraId="0BEA73E2" w14:textId="77777777" w:rsidR="00301E26" w:rsidRDefault="00301E26" w:rsidP="00A67189">
      <w:pPr>
        <w:spacing w:after="0" w:line="240" w:lineRule="auto"/>
        <w:rPr>
          <w:rFonts w:ascii="Times New Roman" w:hAnsi="Times New Roman" w:cs="Times New Roman"/>
        </w:rPr>
      </w:pPr>
    </w:p>
    <w:p w14:paraId="3C6C64CB" w14:textId="0C676239"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592" w:author="Timothy James Fahey" w:date="2016-02-01T15:13:00Z">
        <w:r w:rsidR="00205002">
          <w:rPr>
            <w:rFonts w:ascii="Times New Roman" w:hAnsi="Times New Roman" w:cs="Times New Roman"/>
          </w:rPr>
          <w:t>illustrate</w:t>
        </w:r>
      </w:ins>
      <w:del w:id="593"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w:t>
      </w:r>
      <w:ins w:id="594" w:author="Kevin McGuire" w:date="2016-02-09T21:01:00Z">
        <w:r w:rsidR="00DA4388" w:rsidRPr="00DA4388">
          <w:rPr>
            <w:rFonts w:ascii="Times New Roman" w:hAnsi="Times New Roman" w:cs="Times New Roman"/>
            <w:bCs/>
          </w:rPr>
          <w:t>landform controls on hydrologic flowpaths and pedogenesis</w:t>
        </w:r>
      </w:ins>
      <w:del w:id="595" w:author="Kevin McGuire" w:date="2016-02-09T21:01:00Z">
        <w:r w:rsidR="00D95AEF" w:rsidDel="00DA4388">
          <w:rPr>
            <w:rFonts w:ascii="Times New Roman" w:hAnsi="Times New Roman" w:cs="Times New Roman"/>
          </w:rPr>
          <w:delText>hydropedology</w:delText>
        </w:r>
      </w:del>
      <w:r w:rsidR="00D95AEF">
        <w:rPr>
          <w:rFonts w:ascii="Times New Roman" w:hAnsi="Times New Roman" w:cs="Times New Roman"/>
        </w:rPr>
        <w:t xml:space="preserve">,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We are careful and selective about incorporating these projects into the longer-term LTER suite of measurements to avoid overcommitment of resources</w:t>
      </w:r>
      <w:r w:rsidR="001D565E">
        <w:rPr>
          <w:rFonts w:ascii="Times New Roman" w:hAnsi="Times New Roman" w:cs="Times New Roman"/>
        </w:rPr>
        <w:t>, while</w:t>
      </w:r>
      <w:del w:id="596"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597"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598" w:author="Timothy James Fahey" w:date="2016-02-01T15:14:00Z">
        <w:r>
          <w:rPr>
            <w:rFonts w:ascii="Times New Roman" w:hAnsi="Times New Roman" w:cs="Times New Roman"/>
          </w:rPr>
          <w:t>For</w:t>
        </w:r>
      </w:ins>
      <w:del w:id="599"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7777777" w:rsidR="00905448" w:rsidRDefault="00BB3AD5" w:rsidP="005F106C">
      <w:pPr>
        <w:spacing w:after="0" w:line="240" w:lineRule="auto"/>
        <w:rPr>
          <w:rFonts w:ascii="Times New Roman" w:hAnsi="Times New Roman" w:cs="Times New Roman"/>
          <w:szCs w:val="30"/>
        </w:rPr>
      </w:pPr>
      <w:proofErr w:type="gramStart"/>
      <w:r>
        <w:rPr>
          <w:rFonts w:ascii="Times New Roman" w:hAnsi="Times New Roman" w:cs="Times New Roman"/>
          <w:u w:val="single"/>
        </w:rPr>
        <w:t xml:space="preserve">Throughfall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proofErr w:type="gramEnd"/>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 xml:space="preserve">a </w:t>
      </w:r>
      <w:r w:rsidR="00905448" w:rsidRPr="00905448">
        <w:rPr>
          <w:rFonts w:ascii="Times New Roman" w:hAnsi="Times New Roman" w:cs="Times New Roman"/>
          <w:szCs w:val="30"/>
        </w:rPr>
        <w:lastRenderedPageBreak/>
        <w:t>system of gutters constructed in the understory to remove approximately 50% of the throughfall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4E5D4E08"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Rustad,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600"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601" w:author="Timothy James Fahey" w:date="2016-02-01T15:14:00Z">
        <w:r w:rsidR="00205002">
          <w:rPr>
            <w:rFonts w:ascii="Times New Roman" w:hAnsi="Times New Roman" w:cs="Times New Roman"/>
          </w:rPr>
          <w:t>has been</w:t>
        </w:r>
      </w:ins>
      <w:del w:id="602"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603" w:author="Timothy James Fahey" w:date="2016-02-01T15:14:00Z">
        <w:r w:rsidR="00205002">
          <w:rPr>
            <w:rFonts w:ascii="Times New Roman" w:hAnsi="Times New Roman" w:cs="Times New Roman"/>
          </w:rPr>
          <w:t>8</w:t>
        </w:r>
      </w:ins>
      <w:del w:id="604"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ins w:id="605" w:author="Timothy James Fahey" w:date="2016-02-01T15:15:00Z">
        <w:r w:rsidR="00205002">
          <w:rPr>
            <w:rFonts w:ascii="Times New Roman" w:hAnsi="Times New Roman" w:cs="Times New Roman"/>
          </w:rPr>
          <w:t>at</w:t>
        </w:r>
      </w:ins>
      <w:del w:id="606"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607" w:author="Timothy James Fahey" w:date="2016-02-01T15:15:00Z">
        <w:r w:rsidR="00205002">
          <w:rPr>
            <w:rFonts w:ascii="Times New Roman" w:hAnsi="Times New Roman" w:cs="Times New Roman"/>
          </w:rPr>
          <w:t>ing</w:t>
        </w:r>
      </w:ins>
      <w:del w:id="608"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609"/>
      <w:proofErr w:type="gramStart"/>
      <w:r w:rsidR="00105FA9" w:rsidRPr="00CD2788">
        <w:rPr>
          <w:rFonts w:ascii="Times New Roman" w:hAnsi="Times New Roman" w:cs="Times New Roman"/>
          <w:b/>
        </w:rPr>
        <w:t>Synthesis</w:t>
      </w:r>
      <w:proofErr w:type="gramEnd"/>
      <w:r w:rsidR="00105FA9" w:rsidRPr="00CD2788">
        <w:rPr>
          <w:rFonts w:ascii="Times New Roman" w:hAnsi="Times New Roman" w:cs="Times New Roman"/>
          <w:b/>
        </w:rPr>
        <w:t xml:space="preserve"> and Prediction</w:t>
      </w:r>
      <w:commentRangeEnd w:id="609"/>
      <w:r w:rsidR="00105FA9" w:rsidRPr="00CD2788">
        <w:rPr>
          <w:rStyle w:val="CommentReference"/>
          <w:rFonts w:ascii="Times New Roman" w:hAnsi="Times New Roman" w:cs="Times New Roman"/>
          <w:sz w:val="22"/>
          <w:szCs w:val="22"/>
        </w:rPr>
        <w:commentReference w:id="609"/>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610"/>
      <w:r w:rsidR="00C01A5C" w:rsidRPr="00DE3577">
        <w:rPr>
          <w:rFonts w:ascii="Times New Roman" w:hAnsi="Times New Roman" w:cs="Times New Roman"/>
          <w:i/>
        </w:rPr>
        <w:t>Challenges for synthesis and prediction</w:t>
      </w:r>
      <w:commentRangeEnd w:id="610"/>
      <w:r w:rsidR="008A245B">
        <w:rPr>
          <w:rStyle w:val="CommentReference"/>
        </w:rPr>
        <w:commentReference w:id="610"/>
      </w:r>
    </w:p>
    <w:p w14:paraId="1BDE4E22" w14:textId="72D52352"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611"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results from plot and watershed experiments, simulation models, </w:t>
      </w:r>
      <w:del w:id="612"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commentRangeStart w:id="613"/>
      <w:ins w:id="614" w:author="Timothy James Fahey" w:date="2016-02-01T15:21:00Z">
        <w:r w:rsidR="00205002">
          <w:rPr>
            <w:rFonts w:ascii="Times New Roman" w:hAnsi="Times New Roman" w:cs="Times New Roman"/>
          </w:rPr>
          <w:t xml:space="preserve">existing </w:t>
        </w:r>
      </w:ins>
      <w:ins w:id="615"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616" w:author="Timothy James Fahey" w:date="2016-02-01T15:19:00Z">
        <w:r w:rsidR="00205002">
          <w:rPr>
            <w:rFonts w:ascii="Times New Roman" w:hAnsi="Times New Roman" w:cs="Times New Roman"/>
          </w:rPr>
          <w:t>pod</w:t>
        </w:r>
      </w:ins>
      <w:ins w:id="617" w:author="Kevin McGuire" w:date="2016-02-09T21:02:00Z">
        <w:r w:rsidR="00DA4388">
          <w:rPr>
            <w:rFonts w:ascii="Times New Roman" w:hAnsi="Times New Roman" w:cs="Times New Roman"/>
          </w:rPr>
          <w:t>z</w:t>
        </w:r>
      </w:ins>
      <w:ins w:id="618" w:author="Timothy James Fahey" w:date="2016-02-01T15:19:00Z">
        <w:del w:id="619" w:author="Kevin McGuire" w:date="2016-02-09T21:02:00Z">
          <w:r w:rsidR="00205002" w:rsidDel="00DA4388">
            <w:rPr>
              <w:rFonts w:ascii="Times New Roman" w:hAnsi="Times New Roman" w:cs="Times New Roman"/>
            </w:rPr>
            <w:delText>s</w:delText>
          </w:r>
        </w:del>
        <w:r w:rsidR="00205002">
          <w:rPr>
            <w:rFonts w:ascii="Times New Roman" w:hAnsi="Times New Roman" w:cs="Times New Roman"/>
          </w:rPr>
          <w:t>olization</w:t>
        </w:r>
      </w:ins>
      <w:ins w:id="620" w:author="Timothy James Fahey" w:date="2016-02-01T15:18:00Z">
        <w:r w:rsidR="00205002">
          <w:rPr>
            <w:rFonts w:ascii="Times New Roman" w:hAnsi="Times New Roman" w:cs="Times New Roman"/>
          </w:rPr>
          <w:t xml:space="preserve"> </w:t>
        </w:r>
      </w:ins>
      <w:ins w:id="621" w:author="Timothy James Fahey" w:date="2016-02-01T15:19:00Z">
        <w:r w:rsidR="00205002">
          <w:rPr>
            <w:rFonts w:ascii="Times New Roman" w:hAnsi="Times New Roman" w:cs="Times New Roman"/>
          </w:rPr>
          <w:t>processes, leading to new models and measurements of solute flux in headwater catchments</w:t>
        </w:r>
      </w:ins>
      <w:ins w:id="622" w:author="Kevin McGuire" w:date="2016-02-09T21:02:00Z">
        <w:r w:rsidR="00DA4388">
          <w:rPr>
            <w:rFonts w:ascii="Times New Roman" w:hAnsi="Times New Roman" w:cs="Times New Roman"/>
          </w:rPr>
          <w:t xml:space="preserve"> </w:t>
        </w:r>
      </w:ins>
      <w:commentRangeEnd w:id="613"/>
      <w:ins w:id="623" w:author="Kevin McGuire" w:date="2016-02-09T21:05:00Z">
        <w:r w:rsidR="00902C94">
          <w:rPr>
            <w:rStyle w:val="CommentReference"/>
          </w:rPr>
          <w:commentReference w:id="613"/>
        </w:r>
      </w:ins>
      <w:ins w:id="625" w:author="Timothy James Fahey" w:date="2016-02-01T15:19:00Z">
        <w:r w:rsidR="00205002">
          <w:rPr>
            <w:rFonts w:ascii="Times New Roman" w:hAnsi="Times New Roman" w:cs="Times New Roman"/>
          </w:rPr>
          <w:t>.</w:t>
        </w:r>
      </w:ins>
      <w:ins w:id="626" w:author="Timothy James Fahey" w:date="2016-02-01T15:21:00Z">
        <w:r w:rsidR="00205002">
          <w:rPr>
            <w:rFonts w:ascii="Times New Roman" w:hAnsi="Times New Roman" w:cs="Times New Roman"/>
          </w:rPr>
          <w:t xml:space="preserve"> Expanding the scale of these observations will likely reveal additional key processes.</w:t>
        </w:r>
      </w:ins>
      <w:ins w:id="627" w:author="Timothy James Fahey" w:date="2016-02-01T15:19:00Z">
        <w:r w:rsidR="00205002">
          <w:rPr>
            <w:rFonts w:ascii="Times New Roman" w:hAnsi="Times New Roman" w:cs="Times New Roman"/>
          </w:rPr>
          <w:t xml:space="preserve"> This iterative</w:t>
        </w:r>
      </w:ins>
      <w:ins w:id="628" w:author="Timothy James Fahey" w:date="2016-02-01T15:21:00Z">
        <w:r w:rsidR="00205002">
          <w:rPr>
            <w:rFonts w:ascii="Times New Roman" w:hAnsi="Times New Roman" w:cs="Times New Roman"/>
          </w:rPr>
          <w:t>…</w:t>
        </w:r>
      </w:ins>
      <w:commentRangeStart w:id="629"/>
      <w:del w:id="630" w:author="Timothy James Fahey" w:date="2016-02-01T15:18:00Z">
        <w:r w:rsidRPr="00CD2788" w:rsidDel="00205002">
          <w:rPr>
            <w:rFonts w:ascii="Times New Roman" w:hAnsi="Times New Roman" w:cs="Times New Roman"/>
          </w:rPr>
          <w:delText>our</w:delText>
        </w:r>
        <w:commentRangeEnd w:id="629"/>
        <w:r w:rsidR="00205002" w:rsidDel="00205002">
          <w:rPr>
            <w:rStyle w:val="CommentReference"/>
          </w:rPr>
          <w:commentReference w:id="629"/>
        </w:r>
        <w:r w:rsidRPr="00CD2788" w:rsidDel="00205002">
          <w:rPr>
            <w:rFonts w:ascii="Times New Roman" w:hAnsi="Times New Roman" w:cs="Times New Roman"/>
          </w:rPr>
          <w:delText xml:space="preserve"> </w:delText>
        </w:r>
        <w:commentRangeStart w:id="631"/>
        <w:r w:rsidRPr="00CD2788" w:rsidDel="00205002">
          <w:rPr>
            <w:rFonts w:ascii="Times New Roman" w:hAnsi="Times New Roman" w:cs="Times New Roman"/>
          </w:rPr>
          <w:delText>ideas</w:delText>
        </w:r>
        <w:commentRangeEnd w:id="631"/>
        <w:r w:rsidR="00205002" w:rsidDel="00205002">
          <w:rPr>
            <w:rStyle w:val="CommentReference"/>
          </w:rPr>
          <w:commentReference w:id="631"/>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632"/>
      <w:r w:rsidRPr="00CD2788">
        <w:rPr>
          <w:rFonts w:ascii="Times New Roman" w:hAnsi="Times New Roman" w:cs="Times New Roman"/>
        </w:rPr>
        <w:t>challenges:</w:t>
      </w:r>
      <w:commentRangeEnd w:id="632"/>
      <w:r w:rsidR="005F51E1">
        <w:rPr>
          <w:rStyle w:val="CommentReference"/>
        </w:rPr>
        <w:commentReference w:id="632"/>
      </w:r>
    </w:p>
    <w:p w14:paraId="715947D5" w14:textId="77777777"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633"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cations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 xml:space="preserve">Our </w:t>
      </w:r>
      <w:proofErr w:type="gramStart"/>
      <w:r w:rsidR="005061A6">
        <w:rPr>
          <w:rFonts w:ascii="Times New Roman" w:hAnsi="Times New Roman" w:cs="Times New Roman"/>
        </w:rPr>
        <w:t>long term</w:t>
      </w:r>
      <w:proofErr w:type="gramEnd"/>
      <w:r w:rsidR="005061A6">
        <w:rPr>
          <w:rFonts w:ascii="Times New Roman" w:hAnsi="Times New Roman" w:cs="Times New Roman"/>
        </w:rPr>
        <w:t xml:space="preserve">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In addition, the continued decline of air pollution, coupled with depleted reservoirs of base cations in the soil, is producing extremely dilute streamwater.</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streamwater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atmospheric deposition using PnE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mpacts of soil base cation</w:t>
      </w:r>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0925B22A" w14:textId="77777777" w:rsidR="003F02A8" w:rsidRPr="003F02A8" w:rsidRDefault="003F02A8" w:rsidP="00824B84">
      <w:pPr>
        <w:spacing w:after="0" w:line="240" w:lineRule="auto"/>
        <w:ind w:left="360"/>
        <w:rPr>
          <w:rFonts w:ascii="Times New Roman" w:hAnsi="Times New Roman" w:cs="Times New Roman"/>
        </w:rPr>
      </w:pPr>
    </w:p>
    <w:p w14:paraId="0630AB6F"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What </w:t>
      </w:r>
      <w:proofErr w:type="gramStart"/>
      <w:r w:rsidRPr="00824B84">
        <w:rPr>
          <w:rFonts w:ascii="Times New Roman" w:hAnsi="Times New Roman" w:cs="Times New Roman"/>
          <w:i/>
        </w:rPr>
        <w:t>are the soil</w:t>
      </w:r>
      <w:proofErr w:type="gramEnd"/>
      <w:r w:rsidRPr="00824B84">
        <w:rPr>
          <w:rFonts w:ascii="Times New Roman" w:hAnsi="Times New Roman" w:cs="Times New Roman"/>
          <w:i/>
        </w:rPr>
        <w:t>,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the PnET-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77777777"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Dietze and Matthes (</w:t>
      </w:r>
      <w:commentRangeStart w:id="634"/>
      <w:r w:rsidR="00084634" w:rsidRPr="00824B84">
        <w:rPr>
          <w:rFonts w:ascii="Times New Roman" w:hAnsi="Times New Roman" w:cs="Times New Roman"/>
        </w:rPr>
        <w:t>2014</w:t>
      </w:r>
      <w:commentRangeEnd w:id="634"/>
      <w:r w:rsidR="00084634">
        <w:rPr>
          <w:rStyle w:val="CommentReference"/>
        </w:rPr>
        <w:commentReference w:id="634"/>
      </w:r>
      <w:r w:rsidR="00084634" w:rsidRPr="00824B84">
        <w:rPr>
          <w:rFonts w:ascii="Times New Roman" w:hAnsi="Times New Roman" w:cs="Times New Roman"/>
        </w:rPr>
        <w:t>) recently proposed innovations in the Ecosystem Demography Model, version 2.2 (ED2, Medvigy et al. 2009) in conjunction with the Predictive Ecosystem Analyzer (PEcAn) informatics system (</w:t>
      </w:r>
      <w:commentRangeStart w:id="635"/>
      <w:r w:rsidR="00084634" w:rsidRPr="00824B84">
        <w:rPr>
          <w:rFonts w:ascii="Times New Roman" w:hAnsi="Times New Roman" w:cs="Times New Roman"/>
        </w:rPr>
        <w:t>LeBauer et al. 2013</w:t>
      </w:r>
      <w:commentRangeEnd w:id="635"/>
      <w:r w:rsidR="00084634" w:rsidRPr="009C0E1A">
        <w:rPr>
          <w:rStyle w:val="CommentReference"/>
          <w:rFonts w:ascii="Times New Roman" w:hAnsi="Times New Roman" w:cs="Times New Roman"/>
        </w:rPr>
        <w:commentReference w:id="635"/>
      </w:r>
      <w:r w:rsidR="00084634" w:rsidRPr="00824B84">
        <w:rPr>
          <w:rFonts w:ascii="Times New Roman" w:hAnsi="Times New Roman" w:cs="Times New Roman"/>
        </w:rPr>
        <w:t>) that account for the cumulative impact of chronic biotic and abiotic stressors that persist for decades. This framework provides the unique ability to model disturbances due to abiotic forcings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ecophysiological scheme. The spatiotemporally rich, long-term datasets from HBR are ideally suited to better characterize and attribute decadal scale changes in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xml:space="preserve">) needed to initialize, parameterize, constrain, and validate the ED2 model for HBR. </w:t>
      </w:r>
      <w:commentRangeStart w:id="636"/>
      <w:r w:rsidR="00084634" w:rsidRPr="00824B84">
        <w:rPr>
          <w:rFonts w:ascii="Times New Roman" w:hAnsi="Times New Roman" w:cs="Times New Roman"/>
        </w:rPr>
        <w:t>We</w:t>
      </w:r>
      <w:commentRangeEnd w:id="636"/>
      <w:r w:rsidR="00084634">
        <w:rPr>
          <w:rStyle w:val="CommentReference"/>
        </w:rPr>
        <w:commentReference w:id="636"/>
      </w:r>
      <w:r w:rsidR="00084634" w:rsidRPr="00824B84">
        <w:rPr>
          <w:rFonts w:ascii="Times New Roman" w:hAnsi="Times New Roman" w:cs="Times New Roman"/>
        </w:rPr>
        <w:t xml:space="preserve"> have recruited an ecosystem data scientist (Matthes) to lead th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637" w:author="Timothy James Fahey" w:date="2016-02-01T15:26:00Z">
        <w:r w:rsidR="009F6E99" w:rsidRPr="00CD2788" w:rsidDel="00024966">
          <w:rPr>
            <w:rFonts w:ascii="Times New Roman" w:hAnsi="Times New Roman" w:cs="Times New Roman"/>
          </w:rPr>
          <w:delText xml:space="preserve"> </w:delText>
        </w:r>
      </w:del>
      <w:del w:id="638"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By integrating our new phenological sub-models with the ecosystem model PnE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203EECC3"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interannual variation in foliar </w:t>
      </w:r>
      <w:ins w:id="639" w:author="Timothy James Fahey" w:date="2016-02-01T15:26:00Z">
        <w:r w:rsidR="00024966">
          <w:rPr>
            <w:rFonts w:ascii="Times New Roman" w:hAnsi="Times New Roman" w:cs="Times New Roman"/>
          </w:rPr>
          <w:t>N</w:t>
        </w:r>
      </w:ins>
      <w:del w:id="640"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 xml:space="preserve">to primary consumers (chiefly Lepidoptera).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641"/>
      <w:r w:rsidR="0065462D" w:rsidRPr="00CD2788">
        <w:rPr>
          <w:rFonts w:ascii="Times New Roman" w:hAnsi="Times New Roman" w:cs="Times New Roman"/>
        </w:rPr>
        <w:t xml:space="preserve">Over the next six years, we will integrate climate, biogeochemical and biodiversity datasets using hierarchical statistical modeling </w:t>
      </w:r>
      <w:commentRangeEnd w:id="641"/>
      <w:r w:rsidR="0065462D" w:rsidRPr="00CD2788">
        <w:rPr>
          <w:rStyle w:val="CommentReference"/>
          <w:rFonts w:ascii="Times New Roman" w:hAnsi="Times New Roman" w:cs="Times New Roman"/>
          <w:sz w:val="22"/>
          <w:szCs w:val="22"/>
        </w:rPr>
        <w:commentReference w:id="641"/>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77777777"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proofErr w:type="gramStart"/>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proofErr w:type="gramEnd"/>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642"/>
      <w:r w:rsidR="005F51E1">
        <w:rPr>
          <w:rStyle w:val="apple-converted-space"/>
          <w:rFonts w:ascii="Times New Roman" w:hAnsi="Times New Roman" w:cs="Times New Roman"/>
          <w:color w:val="222222"/>
          <w:shd w:val="clear" w:color="auto" w:fill="FFFFFF"/>
        </w:rPr>
        <w:t>Research team:  Yanai, Campbell, Battles</w:t>
      </w:r>
      <w:proofErr w:type="gramStart"/>
      <w:r w:rsidR="005F51E1">
        <w:rPr>
          <w:rStyle w:val="apple-converted-space"/>
          <w:rFonts w:ascii="Times New Roman" w:hAnsi="Times New Roman" w:cs="Times New Roman"/>
          <w:color w:val="222222"/>
          <w:shd w:val="clear" w:color="auto" w:fill="FFFFFF"/>
        </w:rPr>
        <w:t>..</w:t>
      </w:r>
      <w:proofErr w:type="gramEnd"/>
      <w:r w:rsidR="005F51E1">
        <w:rPr>
          <w:rStyle w:val="apple-converted-space"/>
          <w:rFonts w:ascii="Times New Roman" w:hAnsi="Times New Roman" w:cs="Times New Roman"/>
          <w:color w:val="222222"/>
          <w:shd w:val="clear" w:color="auto" w:fill="FFFFFF"/>
        </w:rPr>
        <w:t>)</w:t>
      </w:r>
      <w:commentRangeEnd w:id="642"/>
      <w:r w:rsidR="005F51E1">
        <w:rPr>
          <w:rStyle w:val="CommentReference"/>
        </w:rPr>
        <w:commentReference w:id="642"/>
      </w:r>
    </w:p>
    <w:p w14:paraId="3A53837B" w14:textId="77777777"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 xml:space="preserve">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streamflow estimates (Yanai et al. 2010, Yanai et al. 2014). These </w:t>
      </w:r>
      <w:r w:rsidRPr="006C48A9">
        <w:rPr>
          <w:rFonts w:ascii="Times New Roman" w:hAnsi="Times New Roman" w:cs="Times New Roman"/>
          <w:color w:val="222222"/>
          <w:shd w:val="clear" w:color="auto" w:fill="FFFFFF"/>
        </w:rPr>
        <w:lastRenderedPageBreak/>
        <w:t>improvements have directly contributed to new insights regarding forest productivity (Battles et al. 2014) and ecosystem nitrogen dynamics (Yanai et al. 2013). Most recently, we found that the greatest uncertainty in hydrologic input-output budgets was due to missing observations in precipitation chemistry (Campbell et al. 2016). On the other hand, the weekly schedule of sampling of streams was unnecessarily frequent given the variance during base flow (summer time) but not frequent enough during the fluctuating flows associated with snowmelt. We plan to follow-up on these results with the strategic addition of precipitation collectors and dilution gaging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curation of ecosystem data over the long-term. By collaborating with colleagues in the LTER Network and in the QUEST research coordinating n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make the best measurements possible 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Leaders:  Garlick, J. Wilson, G. Wilson)</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 xml:space="preserve">Cooperators’ Meeting. Between 8 and </w:t>
      </w:r>
      <w:proofErr w:type="gramStart"/>
      <w:r w:rsidR="006C48A9">
        <w:rPr>
          <w:rFonts w:ascii="Times New Roman" w:hAnsi="Times New Roman" w:cs="Times New Roman"/>
          <w:color w:val="000000"/>
        </w:rPr>
        <w:t>10  students</w:t>
      </w:r>
      <w:proofErr w:type="gramEnd"/>
      <w:r w:rsidR="006C48A9">
        <w:rPr>
          <w:rFonts w:ascii="Times New Roman" w:hAnsi="Times New Roman" w:cs="Times New Roman"/>
          <w:color w:val="000000"/>
        </w:rPr>
        <w:t>/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w:t>
      </w:r>
      <w:proofErr w:type="gramStart"/>
      <w:r w:rsidRPr="00CD2788">
        <w:rPr>
          <w:rFonts w:ascii="Times New Roman" w:hAnsi="Times New Roman" w:cs="Times New Roman"/>
          <w:color w:val="000000"/>
        </w:rPr>
        <w:t xml:space="preserve">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REU grant</w:t>
      </w:r>
      <w:proofErr w:type="gramEnd"/>
      <w:r w:rsidRPr="00CD2788">
        <w:rPr>
          <w:rFonts w:ascii="Times New Roman" w:hAnsi="Times New Roman" w:cs="Times New Roman"/>
          <w:color w:val="000000"/>
        </w:rPr>
        <w:t xml:space="preserve">, with partial </w:t>
      </w:r>
      <w:r w:rsidRPr="00CD2788">
        <w:rPr>
          <w:rFonts w:ascii="Times New Roman" w:hAnsi="Times New Roman" w:cs="Times New Roman"/>
          <w:color w:val="000000"/>
        </w:rPr>
        <w:lastRenderedPageBreak/>
        <w:t xml:space="preserve">funding from the LTER program. We plan to continue this successful program during the next LTER cycle. </w:t>
      </w: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643"/>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643"/>
      <w:r w:rsidR="00105FA9" w:rsidRPr="00CD2788">
        <w:rPr>
          <w:rStyle w:val="CommentReference"/>
          <w:rFonts w:ascii="Times New Roman" w:hAnsi="Times New Roman" w:cs="Times New Roman"/>
          <w:sz w:val="22"/>
          <w:szCs w:val="22"/>
        </w:rPr>
        <w:commentReference w:id="643"/>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644"/>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644"/>
      <w:r w:rsidR="00756DC0">
        <w:rPr>
          <w:rStyle w:val="CommentReference"/>
        </w:rPr>
        <w:commentReference w:id="644"/>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Databits (</w:t>
      </w:r>
      <w:proofErr w:type="gramStart"/>
      <w:r w:rsidRPr="00756DC0">
        <w:rPr>
          <w:rFonts w:ascii="Times New Roman" w:hAnsi="Times New Roman" w:cs="Times New Roman"/>
          <w:sz w:val="22"/>
          <w:szCs w:val="22"/>
        </w:rPr>
        <w:t>co)Editor</w:t>
      </w:r>
      <w:proofErr w:type="gramEnd"/>
      <w:r w:rsidRPr="00756DC0">
        <w:rPr>
          <w:rFonts w:ascii="Times New Roman" w:hAnsi="Times New Roman" w:cs="Times New Roman"/>
          <w:sz w:val="22"/>
          <w:szCs w:val="22"/>
        </w:rPr>
        <w:t xml:space="preserve"> [fall 2014, spring 2015], and ad-hoc working groups [sensorNI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proofErr w:type="gramStart"/>
      <w:r w:rsidRPr="00756DC0">
        <w:rPr>
          <w:rFonts w:ascii="Times New Roman" w:hAnsi="Times New Roman" w:cs="Times New Roman"/>
          <w:sz w:val="22"/>
          <w:szCs w:val="22"/>
        </w:rPr>
        <w:t>Information management (IM) activities at HBR are supervised by an Information Oversight Committee (IOC)</w:t>
      </w:r>
      <w:proofErr w:type="gramEnd"/>
      <w:r w:rsidRPr="00756DC0">
        <w:rPr>
          <w:rFonts w:ascii="Times New Roman" w:hAnsi="Times New Roman" w:cs="Times New Roman"/>
          <w:sz w:val="22"/>
          <w:szCs w:val="22"/>
        </w:rPr>
        <w:t>.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biblio, personnel, data, sit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Number of datasets in hubbardbrook.org catalog and in LTER-NIS (list # data packages and total number of entities), databases – MYSQL for HBR data, Postgres for metadata management, PostGIS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756DC0" w:rsidRPr="00756DC0" w14:paraId="116B1DF7" w14:textId="77777777" w:rsidTr="00675E38">
        <w:tc>
          <w:tcPr>
            <w:tcW w:w="3235" w:type="dxa"/>
            <w:tcBorders>
              <w:top w:val="single" w:sz="1" w:space="0" w:color="000000"/>
              <w:left w:val="single" w:sz="1" w:space="0" w:color="000000"/>
              <w:bottom w:val="single" w:sz="1" w:space="0" w:color="000000"/>
            </w:tcBorders>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756DC0" w14:paraId="5C7B8E18" w14:textId="77777777" w:rsidTr="00675E38">
        <w:tc>
          <w:tcPr>
            <w:tcW w:w="3235" w:type="dxa"/>
            <w:tcBorders>
              <w:left w:val="single" w:sz="1" w:space="0" w:color="000000"/>
              <w:bottom w:val="single" w:sz="1" w:space="0" w:color="000000"/>
            </w:tcBorders>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14:paraId="45A816B2" w14:textId="77777777" w:rsidR="00756DC0" w:rsidRPr="00756DC0" w:rsidRDefault="00756DC0" w:rsidP="00675E38">
            <w:pPr>
              <w:pStyle w:val="TableContents"/>
              <w:rPr>
                <w:rFonts w:ascii="Times New Roman" w:hAnsi="Times New Roman" w:cs="Times New Roman"/>
                <w:sz w:val="22"/>
                <w:szCs w:val="22"/>
              </w:rPr>
            </w:pPr>
            <w:proofErr w:type="gramStart"/>
            <w:r w:rsidRPr="00756DC0">
              <w:rPr>
                <w:rFonts w:ascii="Times New Roman" w:hAnsi="Times New Roman" w:cs="Times New Roman"/>
                <w:sz w:val="22"/>
                <w:szCs w:val="22"/>
              </w:rPr>
              <w:t>html</w:t>
            </w:r>
            <w:proofErr w:type="gramEnd"/>
            <w:r w:rsidRPr="00756DC0">
              <w:rPr>
                <w:rFonts w:ascii="Times New Roman" w:hAnsi="Times New Roman" w:cs="Times New Roman"/>
                <w:sz w:val="22"/>
                <w:szCs w:val="22"/>
              </w:rPr>
              <w:t>, css, php, xslt, javascript, apache</w:t>
            </w:r>
          </w:p>
        </w:tc>
      </w:tr>
      <w:tr w:rsidR="00756DC0" w:rsidRPr="00756DC0" w14:paraId="0C96B414" w14:textId="77777777" w:rsidTr="00675E38">
        <w:tc>
          <w:tcPr>
            <w:tcW w:w="3235" w:type="dxa"/>
            <w:tcBorders>
              <w:left w:val="single" w:sz="1" w:space="0" w:color="000000"/>
              <w:bottom w:val="single" w:sz="1" w:space="0" w:color="000000"/>
            </w:tcBorders>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tcBorders>
              <w:left w:val="single" w:sz="1" w:space="0" w:color="000000"/>
              <w:bottom w:val="single" w:sz="1" w:space="0" w:color="000000"/>
              <w:right w:val="single" w:sz="1" w:space="0" w:color="000000"/>
            </w:tcBorders>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Zotero, MYSQL, bibutils</w:t>
            </w:r>
          </w:p>
        </w:tc>
      </w:tr>
      <w:tr w:rsidR="00756DC0" w:rsidRPr="00756DC0" w14:paraId="3CF0DC9D" w14:textId="77777777" w:rsidTr="00675E38">
        <w:tc>
          <w:tcPr>
            <w:tcW w:w="3235" w:type="dxa"/>
            <w:tcBorders>
              <w:left w:val="single" w:sz="1" w:space="0" w:color="000000"/>
              <w:bottom w:val="single" w:sz="1" w:space="0" w:color="000000"/>
            </w:tcBorders>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14:paraId="664BDC97" w14:textId="77777777" w:rsidTr="00675E38">
        <w:tc>
          <w:tcPr>
            <w:tcW w:w="3235" w:type="dxa"/>
            <w:tcBorders>
              <w:left w:val="single" w:sz="1" w:space="0" w:color="000000"/>
              <w:bottom w:val="single" w:sz="1" w:space="0" w:color="000000"/>
            </w:tcBorders>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tcBorders>
              <w:left w:val="single" w:sz="1" w:space="0" w:color="000000"/>
              <w:bottom w:val="single" w:sz="1" w:space="0" w:color="000000"/>
              <w:right w:val="single" w:sz="1" w:space="0" w:color="000000"/>
            </w:tcBorders>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Postgres, metabase2 (adopted from GCE/MCR/SBC)</w:t>
            </w:r>
          </w:p>
        </w:tc>
      </w:tr>
      <w:tr w:rsidR="00756DC0" w:rsidRPr="00756DC0" w14:paraId="01C4D641" w14:textId="77777777" w:rsidTr="00675E38">
        <w:tc>
          <w:tcPr>
            <w:tcW w:w="3235" w:type="dxa"/>
            <w:tcBorders>
              <w:left w:val="single" w:sz="1" w:space="0" w:color="000000"/>
              <w:bottom w:val="single" w:sz="1" w:space="0" w:color="000000"/>
            </w:tcBorders>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Dell Poweredge R510, desktop and laptop linux systems.</w:t>
            </w:r>
          </w:p>
        </w:tc>
      </w:tr>
      <w:tr w:rsidR="00756DC0" w:rsidRPr="00756DC0" w14:paraId="1F881F03" w14:textId="77777777" w:rsidTr="00675E38">
        <w:tc>
          <w:tcPr>
            <w:tcW w:w="3235" w:type="dxa"/>
            <w:tcBorders>
              <w:left w:val="single" w:sz="1" w:space="0" w:color="000000"/>
              <w:bottom w:val="single" w:sz="1" w:space="0" w:color="000000"/>
            </w:tcBorders>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BackupPC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php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Postgres database handles the metabase content – see details in metadata section. All databases are backed up daily, and data is easily restored for the entire databas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proofErr w:type="gramStart"/>
      <w:r w:rsidRPr="00756DC0">
        <w:rPr>
          <w:rFonts w:ascii="Times New Roman" w:hAnsi="Times New Roman" w:cs="Times New Roman"/>
          <w:sz w:val="22"/>
          <w:szCs w:val="22"/>
          <w:shd w:val="clear" w:color="auto" w:fill="E6E6E6"/>
        </w:rPr>
        <w:t>add</w:t>
      </w:r>
      <w:proofErr w:type="gramEnd"/>
      <w:r w:rsidRPr="00756DC0">
        <w:rPr>
          <w:rFonts w:ascii="Times New Roman" w:hAnsi="Times New Roman" w:cs="Times New Roman"/>
          <w:sz w:val="22"/>
          <w:szCs w:val="22"/>
          <w:shd w:val="clear" w:color="auto" w:fill="E6E6E6"/>
        </w:rPr>
        <w:t xml:space="preserve">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Piwigo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w:t>
      </w:r>
      <w:r w:rsidRPr="00756DC0">
        <w:rPr>
          <w:rFonts w:ascii="Times New Roman" w:hAnsi="Times New Roman" w:cs="Times New Roman"/>
          <w:sz w:val="22"/>
          <w:szCs w:val="22"/>
        </w:rPr>
        <w:lastRenderedPageBreak/>
        <w:t xml:space="preserve">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Zotero (http://zotero.org). This open source bibliography management software allows for export to standard reference management exchange formats, harvests citation information and associated pdf's easily through a browser, and provides cite-as-you-write support for MSWord and Open/LibreOffic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 custom formatting style has been written to generate an upload format compatible with the current HBR bibliography database table. A new citation plugin for Zotero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proofErr w:type="gramStart"/>
        <w:r w:rsidRPr="00756DC0">
          <w:rPr>
            <w:rStyle w:val="Hyperlink"/>
            <w:rFonts w:ascii="Times New Roman" w:hAnsi="Times New Roman" w:cs="Times New Roman"/>
            <w:sz w:val="22"/>
            <w:szCs w:val="22"/>
          </w:rPr>
          <w:t>treesearch</w:t>
        </w:r>
        <w:proofErr w:type="gramEnd"/>
      </w:hyperlink>
      <w:hyperlink r:id="rId18" w:history="1">
        <w:r w:rsidRPr="00756DC0">
          <w:rPr>
            <w:rStyle w:val="Hyperlink"/>
            <w:rFonts w:ascii="Times New Roman" w:hAnsi="Times New Roman" w:cs="Times New Roman"/>
            <w:sz w:val="22"/>
            <w:szCs w:val="22"/>
          </w:rPr>
          <w:t>.</w:t>
        </w:r>
      </w:hyperlink>
      <w:hyperlink r:id="rId19" w:history="1">
        <w:proofErr w:type="gramStart"/>
        <w:r w:rsidRPr="00756DC0">
          <w:rPr>
            <w:rStyle w:val="Hyperlink"/>
            <w:rFonts w:ascii="Times New Roman" w:hAnsi="Times New Roman" w:cs="Times New Roman"/>
            <w:sz w:val="22"/>
            <w:szCs w:val="22"/>
          </w:rPr>
          <w:t>fs</w:t>
        </w:r>
        <w:proofErr w:type="gramEnd"/>
      </w:hyperlink>
      <w:hyperlink r:id="rId20" w:history="1">
        <w:r w:rsidRPr="00756DC0">
          <w:rPr>
            <w:rStyle w:val="Hyperlink"/>
            <w:rFonts w:ascii="Times New Roman" w:hAnsi="Times New Roman" w:cs="Times New Roman"/>
            <w:sz w:val="22"/>
            <w:szCs w:val="22"/>
          </w:rPr>
          <w:t>.</w:t>
        </w:r>
      </w:hyperlink>
      <w:hyperlink r:id="rId21" w:history="1">
        <w:proofErr w:type="gramStart"/>
        <w:r w:rsidRPr="00756DC0">
          <w:rPr>
            <w:rStyle w:val="Hyperlink"/>
            <w:rFonts w:ascii="Times New Roman" w:hAnsi="Times New Roman" w:cs="Times New Roman"/>
            <w:sz w:val="22"/>
            <w:szCs w:val="22"/>
          </w:rPr>
          <w:t>fed</w:t>
        </w:r>
        <w:proofErr w:type="gramEnd"/>
      </w:hyperlink>
      <w:hyperlink r:id="rId22" w:history="1">
        <w:r w:rsidRPr="00756DC0">
          <w:rPr>
            <w:rStyle w:val="Hyperlink"/>
            <w:rFonts w:ascii="Times New Roman" w:hAnsi="Times New Roman" w:cs="Times New Roman"/>
            <w:sz w:val="22"/>
            <w:szCs w:val="22"/>
          </w:rPr>
          <w:t>.</w:t>
        </w:r>
      </w:hyperlink>
      <w:hyperlink r:id="rId23" w:history="1">
        <w:proofErr w:type="gramStart"/>
        <w:r w:rsidRPr="00756DC0">
          <w:rPr>
            <w:rStyle w:val="Hyperlink"/>
            <w:rFonts w:ascii="Times New Roman" w:hAnsi="Times New Roman" w:cs="Times New Roman"/>
            <w:sz w:val="22"/>
            <w:szCs w:val="22"/>
          </w:rPr>
          <w:t>us</w:t>
        </w:r>
        <w:proofErr w:type="gramEnd"/>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treesearch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w:t>
      </w:r>
      <w:proofErr w:type="gramStart"/>
      <w:r w:rsidRPr="00756DC0">
        <w:rPr>
          <w:rFonts w:ascii="Times New Roman" w:hAnsi="Times New Roman" w:cs="Times New Roman"/>
        </w:rPr>
        <w:t>metadata,</w:t>
      </w:r>
      <w:proofErr w:type="gramEnd"/>
      <w:r w:rsidRPr="00756DC0">
        <w:rPr>
          <w:rFonts w:ascii="Times New Roman" w:hAnsi="Times New Roman" w:cs="Times New Roman"/>
        </w:rPr>
        <w:t xml:space="preserve"> is the harvest of information from our existing eml into the metabase schema. We have been able to leverage resources from other sites for this process, in particular GCE, SBC, and MCR. The latter two sites have built the metabase schema in Postgres, and have just completed migrating flat xml file content to the database. They have shared an export of the metabase schema, which we imported to the HBR Postgres database, as well as xsl files for the extraction of key eml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Once the database is populated, we will also leverage MCR/SBC code resources that generate eml from the metabase. Once complete, all HBR metadata will be generated from the information stored in metabase; a model that will streamline data package development and hel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w:t>
      </w:r>
      <w:r w:rsidRPr="00756DC0">
        <w:rPr>
          <w:rFonts w:ascii="Times New Roman" w:hAnsi="Times New Roman" w:cs="Times New Roman"/>
          <w:sz w:val="22"/>
          <w:szCs w:val="22"/>
        </w:rPr>
        <w:lastRenderedPageBreak/>
        <w:t xml:space="preserve">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Qualtrics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More than 20 years ago, HBR made a commitment to the permanent storage of physical samples (e.g., streamwater,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w:t>
      </w:r>
      <w:proofErr w:type="gramStart"/>
      <w:r w:rsidRPr="00756DC0">
        <w:rPr>
          <w:rFonts w:ascii="Times New Roman" w:hAnsi="Times New Roman" w:cs="Times New Roman"/>
          <w:sz w:val="22"/>
          <w:szCs w:val="22"/>
          <w:shd w:val="clear" w:color="auto" w:fill="E6E6E6"/>
        </w:rPr>
        <w:t>Details from Amey.</w:t>
      </w:r>
      <w:proofErr w:type="gramEnd"/>
      <w:r w:rsidRPr="00756DC0">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rPr>
        <w:t xml:space="preserve">During this current funding cycle, the </w:t>
      </w:r>
      <w:proofErr w:type="gramStart"/>
      <w:r w:rsidRPr="00756DC0">
        <w:rPr>
          <w:rFonts w:ascii="Times New Roman" w:hAnsi="Times New Roman" w:cs="Times New Roman"/>
          <w:sz w:val="22"/>
          <w:szCs w:val="22"/>
        </w:rPr>
        <w:t>establishment of the HBR Archive Committee, and archive support from LTER supplemental funding, have</w:t>
      </w:r>
      <w:proofErr w:type="gramEnd"/>
      <w:r w:rsidRPr="00756DC0">
        <w:rPr>
          <w:rFonts w:ascii="Times New Roman" w:hAnsi="Times New Roman" w:cs="Times New Roman"/>
          <w:sz w:val="22"/>
          <w:szCs w:val="22"/>
        </w:rPr>
        <w:t xml:space="preser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 xml:space="preserve">xtensive updates to the inventory, organization, and sample volume data for the streamwater and precipitation samples. The development of a data entry station in the archive building that incorporates </w:t>
      </w:r>
      <w:proofErr w:type="gramStart"/>
      <w:r w:rsidRPr="00756DC0">
        <w:rPr>
          <w:rStyle w:val="Strong"/>
          <w:rFonts w:ascii="Times New Roman" w:eastAsia="Times New Roman" w:hAnsi="Times New Roman" w:cs="Times New Roman"/>
          <w:sz w:val="22"/>
          <w:szCs w:val="22"/>
        </w:rPr>
        <w:t>bar-code</w:t>
      </w:r>
      <w:proofErr w:type="gramEnd"/>
      <w:r w:rsidRPr="00756DC0">
        <w:rPr>
          <w:rStyle w:val="Strong"/>
          <w:rFonts w:ascii="Times New Roman" w:eastAsia="Times New Roman" w:hAnsi="Times New Roman" w:cs="Times New Roman"/>
          <w:sz w:val="22"/>
          <w:szCs w:val="22"/>
        </w:rPr>
        <w:t xml:space="preserv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Although all samples in the archive are described in detail in a database, a shortcoming of the current </w:t>
      </w:r>
      <w:proofErr w:type="gramStart"/>
      <w:r w:rsidRPr="00756DC0">
        <w:rPr>
          <w:rFonts w:ascii="Times New Roman" w:hAnsi="Times New Roman" w:cs="Times New Roman"/>
          <w:sz w:val="22"/>
          <w:szCs w:val="22"/>
        </w:rPr>
        <w:t>system,</w:t>
      </w:r>
      <w:proofErr w:type="gramEnd"/>
      <w:r w:rsidRPr="00756DC0">
        <w:rPr>
          <w:rFonts w:ascii="Times New Roman" w:hAnsi="Times New Roman" w:cs="Times New Roman"/>
          <w:sz w:val="22"/>
          <w:szCs w:val="22"/>
        </w:rPr>
        <w:t xml:space="preserve"> is that tables have not been keyed to enable queries integrating both physical sample and analytical data. In an initial proof-of-concept</w:t>
      </w:r>
      <w:proofErr w:type="gramStart"/>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w:t>
      </w:r>
      <w:proofErr w:type="gramEnd"/>
      <w:r w:rsidRPr="00756DC0">
        <w:rPr>
          <w:rFonts w:ascii="Times New Roman" w:hAnsi="Times New Roman" w:cs="Times New Roman"/>
          <w:sz w:val="22"/>
          <w:szCs w:val="22"/>
        </w:rPr>
        <w:t xml:space="preserve"> have worked with some of the existing sample and analytical data tables to generate keys that allow more comprehensive queries. The goal of this effort is to </w:t>
      </w:r>
      <w:r w:rsidRPr="00756DC0">
        <w:rPr>
          <w:rFonts w:ascii="Times New Roman" w:hAnsi="Times New Roman" w:cs="Times New Roman"/>
          <w:sz w:val="22"/>
          <w:szCs w:val="22"/>
        </w:rPr>
        <w:lastRenderedPageBreak/>
        <w:t>enable queries such as “generate a list of all soil samples from the O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proofErr w:type="gramStart"/>
      <w:r w:rsidRPr="00756DC0">
        <w:rPr>
          <w:rFonts w:ascii="Times New Roman" w:hAnsi="Times New Roman" w:cs="Times New Roman"/>
          <w:sz w:val="22"/>
          <w:szCs w:val="22"/>
        </w:rPr>
        <w:t>website</w:t>
      </w:r>
      <w:proofErr w:type="gramEnd"/>
      <w:r w:rsidRPr="00756DC0">
        <w:rPr>
          <w:rFonts w:ascii="Times New Roman" w:hAnsi="Times New Roman" w:cs="Times New Roman"/>
          <w:sz w:val="22"/>
          <w:szCs w:val="22"/>
        </w:rPr>
        <w:t xml:space="preserve"> services were seen as 'for us' not broader audience – I think the new virtual tour done in arc storymaps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 xml:space="preserve">graduate students. </w:t>
      </w:r>
      <w:proofErr w:type="gramStart"/>
      <w:r>
        <w:rPr>
          <w:rFonts w:ascii="Times New Roman" w:hAnsi="Times New Roman" w:cs="Times New Roman"/>
        </w:rPr>
        <w:t>The meeting is attended by many people not actively doing research</w:t>
      </w:r>
      <w:proofErr w:type="gramEnd"/>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lastRenderedPageBreak/>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Groffman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Lovett and Groffman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Groffman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 xml:space="preserve">Looking to the future, Lovett (age 62) will step down as lead PI for the next cycle of the grant, but Groffman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w:t>
      </w:r>
      <w:proofErr w:type="gramStart"/>
      <w:r>
        <w:rPr>
          <w:rFonts w:ascii="Times New Roman" w:hAnsi="Times New Roman" w:cs="Times New Roman"/>
        </w:rPr>
        <w:t>decision making</w:t>
      </w:r>
      <w:proofErr w:type="gramEnd"/>
      <w:r>
        <w:rPr>
          <w:rFonts w:ascii="Times New Roman" w:hAnsi="Times New Roman" w:cs="Times New Roman"/>
        </w:rPr>
        <w:t>. This PI teamwork will be especially important as we bring younger scientists into the PI role for future cycles. The Leadership Team will continue to provide help, advice, and a sounding board for the PIs for grant administration and proposal preparation. Groffman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FS also employs a site manager (currently Ian Halm)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 xml:space="preserve">FS and the HBR-LTER project </w:t>
      </w:r>
      <w:proofErr w:type="gramStart"/>
      <w:r>
        <w:rPr>
          <w:rFonts w:ascii="Times New Roman" w:hAnsi="Times New Roman" w:cs="Times New Roman"/>
        </w:rPr>
        <w:t>have</w:t>
      </w:r>
      <w:proofErr w:type="gramEnd"/>
      <w:r>
        <w:rPr>
          <w:rFonts w:ascii="Times New Roman" w:hAnsi="Times New Roman" w:cs="Times New Roman"/>
        </w:rPr>
        <w:t xml:space="preser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BR-LTER employs a data manager (Mary Martin at the University of New Hampshire) for the project and a technician stationed at Hubbard Brook for field and laboratory work. Other technicians, </w:t>
      </w:r>
      <w:r>
        <w:rPr>
          <w:rFonts w:ascii="Times New Roman" w:hAnsi="Times New Roman" w:cs="Times New Roman"/>
        </w:rPr>
        <w:lastRenderedPageBreak/>
        <w:t>students and postdocs are employed by collaborating institutions with LTER funding and are under the direction of co-PIs for specific HBR-related projects</w:t>
      </w:r>
      <w:commentRangeStart w:id="645"/>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645"/>
      <w:r w:rsidR="00844518">
        <w:rPr>
          <w:rStyle w:val="CommentReference"/>
        </w:rPr>
        <w:commentReference w:id="645"/>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2F2B64" w:rsidRDefault="002F2B64"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">
                <v:textbox>
                  <w:txbxContent>
                    <w:p w14:paraId="338EB8A4" w14:textId="77777777" w:rsidR="002B1F6E" w:rsidRDefault="002B1F6E" w:rsidP="00DF733C">
                      <w:r>
                        <w:t>Figure 1 caption:  Conceptual diagram</w:t>
                      </w:r>
                    </w:p>
                  </w:txbxContent>
                </v:textbox>
              </v:shape>
            </w:pict>
          </mc:Fallback>
        </mc:AlternateContent>
      </w:r>
      <w:r w:rsidR="00252B71">
        <w:rPr>
          <w:rStyle w:val="CommentReference"/>
        </w:rPr>
        <w:commentReference w:id="646"/>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2F2B64" w:rsidRDefault="002F2B64" w:rsidP="00DF733C">
                            <w:r>
                              <w:t xml:space="preserve">Figure </w:t>
                            </w:r>
                            <w:proofErr w:type="gramStart"/>
                            <w:r>
                              <w:t>3 caption- W6 stream chemistry</w:t>
                            </w:r>
                            <w:proofErr w:type="gramEnd"/>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">
                <v:textbox>
                  <w:txbxContent>
                    <w:p w14:paraId="249C44A2" w14:textId="77777777" w:rsidR="002B1F6E" w:rsidRDefault="002B1F6E" w:rsidP="00DF733C">
                      <w:r>
                        <w:t xml:space="preserve">Figure </w:t>
                      </w:r>
                      <w:proofErr w:type="gramStart"/>
                      <w:r>
                        <w:t>3 caption- W6 stream chemistry</w:t>
                      </w:r>
                      <w:proofErr w:type="gramEnd"/>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77440" cy="619760"/>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9760"/>
                        </a:xfrm>
                        <a:prstGeom prst="rect">
                          <a:avLst/>
                        </a:prstGeom>
                        <a:solidFill>
                          <a:srgbClr val="FFFFFF"/>
                        </a:solidFill>
                        <a:ln w="9525">
                          <a:solidFill>
                            <a:srgbClr val="000000"/>
                          </a:solidFill>
                          <a:miter lim="800000"/>
                          <a:headEnd/>
                          <a:tailEnd/>
                        </a:ln>
                      </wps:spPr>
                      <wps:txbx>
                        <w:txbxContent>
                          <w:p w14:paraId="524C675A" w14:textId="77777777" w:rsidR="002F2B64" w:rsidRDefault="002F2B64" w:rsidP="00DF733C">
                            <w:r>
                              <w:t xml:space="preserve">Figure 2 </w:t>
                            </w:r>
                            <w:proofErr w:type="gramStart"/>
                            <w:r>
                              <w:t>caption</w:t>
                            </w:r>
                            <w:proofErr w:type="gramEnd"/>
                            <w:r>
                              <w:t>—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52" o:spid="_x0000_s1029" type="#_x0000_t202" style="position:absolute;margin-left:-213.45pt;margin-top:14.95pt;width:187.2pt;height:48.8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">
                <v:textbox style="mso-fit-shape-to-text:t">
                  <w:txbxContent>
                    <w:p w14:paraId="524C675A" w14:textId="77777777" w:rsidR="002B1F6E" w:rsidRDefault="002B1F6E" w:rsidP="00DF733C">
                      <w:r>
                        <w:t xml:space="preserve">Figure 2 </w:t>
                      </w:r>
                      <w:proofErr w:type="gramStart"/>
                      <w:r>
                        <w:t>caption</w:t>
                      </w:r>
                      <w:proofErr w:type="gramEnd"/>
                      <w:r>
                        <w:t>—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2F2B64" w:rsidRDefault="002F2B64" w:rsidP="00DF733C">
                            <w:r>
                              <w:t xml:space="preserve">Figure 4 </w:t>
                            </w:r>
                            <w:proofErr w:type="gramStart"/>
                            <w:r>
                              <w:t>Caption</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6" o:spid="_x0000_s1030" type="#_x0000_t202" style="position:absolute;margin-left:-23.4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">
                <v:textbox>
                  <w:txbxContent>
                    <w:p w14:paraId="3E081937" w14:textId="77777777" w:rsidR="002B1F6E" w:rsidRDefault="002B1F6E" w:rsidP="00DF733C">
                      <w:r>
                        <w:t xml:space="preserve">Figure 4 </w:t>
                      </w:r>
                      <w:proofErr w:type="gramStart"/>
                      <w:r>
                        <w:t>Caption</w:t>
                      </w:r>
                      <w:proofErr w:type="gramEnd"/>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2F2B64" w:rsidRDefault="002F2B64"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031" type="#_x0000_t202" style="position:absolute;margin-left:-123.05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iRy4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">
                <v:textbox>
                  <w:txbxContent>
                    <w:p w14:paraId="6766D919" w14:textId="77777777" w:rsidR="002B1F6E" w:rsidRDefault="002B1F6E"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D5CDB1" w14:textId="77777777" w:rsidR="002F2B64" w:rsidRDefault="002F2B64" w:rsidP="00DF733C">
                            <w:r>
                              <w:t xml:space="preserve">Figure 6 </w:t>
                            </w:r>
                            <w:proofErr w:type="gramStart"/>
                            <w:r>
                              <w:t>caption .</w:t>
                            </w:r>
                            <w:proofErr w:type="gramEnd"/>
                            <w:r>
                              <w:t xml:space="preserve">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">
                <v:textbox style="mso-fit-shape-to-text:t">
                  <w:txbxContent>
                    <w:p w14:paraId="70D5CDB1" w14:textId="77777777" w:rsidR="002B1F6E" w:rsidRDefault="002B1F6E" w:rsidP="00DF733C">
                      <w:r>
                        <w:t xml:space="preserve">Figure 6 </w:t>
                      </w:r>
                      <w:proofErr w:type="gramStart"/>
                      <w:r>
                        <w:t>caption .</w:t>
                      </w:r>
                      <w:proofErr w:type="gramEnd"/>
                      <w:r>
                        <w:t xml:space="preserve">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77440" cy="423545"/>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518FD57" w14:textId="77777777" w:rsidR="002F2B64" w:rsidRDefault="002F2B64">
                            <w:proofErr w:type="gramStart"/>
                            <w:r>
                              <w:t>Fig 8 caption.</w:t>
                            </w:r>
                            <w:proofErr w:type="gramEnd"/>
                            <w:r>
                              <w:t xml:space="preserve">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6" o:spid="_x0000_s1033" type="#_x0000_t202" style="position:absolute;margin-left:-238.4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">
                <v:textbox style="mso-fit-shape-to-text:t">
                  <w:txbxContent>
                    <w:p w14:paraId="3518FD57" w14:textId="77777777" w:rsidR="002B1F6E" w:rsidRDefault="002B1F6E">
                      <w:proofErr w:type="gramStart"/>
                      <w:r>
                        <w:t>Fig 8 caption.</w:t>
                      </w:r>
                      <w:proofErr w:type="gramEnd"/>
                      <w:r>
                        <w:t xml:space="preserve">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77440" cy="423545"/>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26B19E8" w14:textId="77777777" w:rsidR="002F2B64" w:rsidRDefault="002F2B64">
                            <w:proofErr w:type="gramStart"/>
                            <w:r>
                              <w:t>Fig 7 caption.</w:t>
                            </w:r>
                            <w:proofErr w:type="gramEnd"/>
                            <w:r>
                              <w:t xml:space="preserve"> Precip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4" o:spid="_x0000_s1034" type="#_x0000_t202" style="position:absolute;margin-left:-238.85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">
                <v:textbox style="mso-fit-shape-to-text:t">
                  <w:txbxContent>
                    <w:p w14:paraId="326B19E8" w14:textId="77777777" w:rsidR="002B1F6E" w:rsidRDefault="002B1F6E">
                      <w:proofErr w:type="gramStart"/>
                      <w:r>
                        <w:t>Fig 7 caption.</w:t>
                      </w:r>
                      <w:proofErr w:type="gramEnd"/>
                      <w:r>
                        <w:t xml:space="preserve"> </w:t>
                      </w:r>
                      <w:proofErr w:type="spellStart"/>
                      <w:r>
                        <w:t>Precip</w:t>
                      </w:r>
                      <w:proofErr w:type="spellEnd"/>
                      <w:r>
                        <w:t xml:space="preserve">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C0BE0E7"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2F2B64" w:rsidRDefault="002F2B64"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224.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ae2S8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">
                <v:textbox>
                  <w:txbxContent>
                    <w:p w14:paraId="57B18839" w14:textId="77777777" w:rsidR="002B1F6E" w:rsidRDefault="002B1F6E"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3E99597"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2F2B64" w:rsidRDefault="002F2B64"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spp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51.25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">
                <v:textbox>
                  <w:txbxContent>
                    <w:p w14:paraId="033480E8" w14:textId="77777777" w:rsidR="002B1F6E" w:rsidRDefault="002B1F6E"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2F2B64" w:rsidRDefault="002F2B64"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3.85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">
                <v:textbox>
                  <w:txbxContent>
                    <w:p w14:paraId="4BC8164D" w14:textId="77777777" w:rsidR="002B1F6E" w:rsidRDefault="002B1F6E"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1670F1" w:rsidP="00DF733C">
      <w:pPr>
        <w:rPr>
          <w:noProof/>
        </w:rPr>
      </w:pP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2F2B64" w:rsidRDefault="002F2B64"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">
                <v:textbox>
                  <w:txbxContent>
                    <w:p w14:paraId="33030664" w14:textId="77777777" w:rsidR="002B1F6E" w:rsidRDefault="002B1F6E"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2F2B64" w:rsidRDefault="002F2B64"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">
                <v:textbox>
                  <w:txbxContent>
                    <w:p w14:paraId="5940319A" w14:textId="77777777" w:rsidR="002B1F6E" w:rsidRDefault="002B1F6E"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2F2B64" w:rsidRDefault="002F2B64"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5" o:spid="_x0000_s1040" type="#_x0000_t202" style="position:absolute;margin-left:-3.2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">
                <v:textbox style="mso-fit-shape-to-text:t">
                  <w:txbxContent>
                    <w:p w14:paraId="547AB15C" w14:textId="77777777" w:rsidR="002B1F6E" w:rsidRDefault="002B1F6E"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2F2B64" w:rsidRDefault="002F2B64"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margin-left:-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">
                <v:textbox style="mso-fit-shape-to-text:t">
                  <w:txbxContent>
                    <w:p w14:paraId="6361E4B2" w14:textId="77777777" w:rsidR="002B1F6E" w:rsidRDefault="002B1F6E"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2F2B64" w:rsidRPr="002C5FE7" w:rsidRDefault="002F2B64" w:rsidP="009C1623">
                            <w:r>
                              <w:t xml:space="preserve">Figure 16 </w:t>
                            </w:r>
                            <w:r w:rsidRPr="002C5FE7">
                              <w:rPr>
                                <w:rFonts w:ascii="Arial" w:hAnsi="Arial" w:cs="Arial"/>
                                <w:sz w:val="20"/>
                                <w:szCs w:val="20"/>
                              </w:rPr>
                              <w:t>Changes in potential net N mineralization and nitrification rates at the Hubbard Brook Experimental Forest, New Hampshire, USA over the past 40 years. From Duràn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">
                <v:textbox style="mso-fit-shape-to-text:t">
                  <w:txbxContent>
                    <w:p w14:paraId="4178998E" w14:textId="77777777" w:rsidR="002B1F6E" w:rsidRPr="002C5FE7" w:rsidRDefault="002B1F6E"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A8EFDA6"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77777777" w:rsidR="002F2B64" w:rsidRDefault="002F2B64" w:rsidP="009F4296">
                            <w:r>
                              <w:t>Figure 17:  Heirarchical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5" o:spid="_x0000_s1043" type="#_x0000_t202" style="position:absolute;margin-left:308.65pt;margin-top:-285.35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">
                <v:textbox style="mso-fit-shape-to-text:t">
                  <w:txbxContent>
                    <w:p w14:paraId="1C200707" w14:textId="77777777" w:rsidR="002B1F6E" w:rsidRDefault="002B1F6E" w:rsidP="009F4296">
                      <w:r>
                        <w:t xml:space="preserve">Figure 17:  </w:t>
                      </w:r>
                      <w:proofErr w:type="spellStart"/>
                      <w:r>
                        <w:t>Heirarchical</w:t>
                      </w:r>
                      <w:proofErr w:type="spellEnd"/>
                      <w:r>
                        <w:t xml:space="preserve">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2F2B64" w:rsidRDefault="002F2B64" w:rsidP="009F4296">
                            <w:r>
                              <w:t>Figure 18 Valley-</w:t>
                            </w:r>
                            <w:proofErr w:type="gramStart"/>
                            <w:r>
                              <w:t>wide  foliar</w:t>
                            </w:r>
                            <w:proofErr w:type="gramEnd"/>
                            <w:r>
                              <w:t xml:space="preserve">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">
                <v:textbox style="mso-fit-shape-to-text:t">
                  <w:txbxContent>
                    <w:p w14:paraId="6D022ECE" w14:textId="77777777" w:rsidR="002B1F6E" w:rsidRDefault="002B1F6E" w:rsidP="009F4296">
                      <w:r>
                        <w:t>Figure 18 Valley-</w:t>
                      </w:r>
                      <w:proofErr w:type="gramStart"/>
                      <w:r>
                        <w:t>wide  foliar</w:t>
                      </w:r>
                      <w:proofErr w:type="gramEnd"/>
                      <w:r>
                        <w:t xml:space="preserve">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commentRangeStart w:id="647"/>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commentRangeEnd w:id="647"/>
      <w:r w:rsidR="00483759">
        <w:rPr>
          <w:rStyle w:val="CommentReference"/>
        </w:rPr>
        <w:commentReference w:id="647"/>
      </w:r>
    </w:p>
    <w:p w14:paraId="119DB962" w14:textId="77777777" w:rsidR="00F179E2" w:rsidRDefault="00F179E2" w:rsidP="00DF733C"/>
    <w:bookmarkStart w:id="648" w:name="_GoBack"/>
    <w:bookmarkEnd w:id="648"/>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2F2B64" w:rsidRDefault="002F2B64" w:rsidP="00DF733C">
                            <w:r>
                              <w:t xml:space="preserve">Figure </w:t>
                            </w:r>
                            <w:proofErr w:type="gramStart"/>
                            <w:r>
                              <w:t>19 caption- Valley wide stream pH</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rizC0CAABaBAAADgAAAGRycy9lMm9Eb2MueG1srFTbbtswDH0fsH8Q9L7YcZMs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">
                <v:textbox style="mso-fit-shape-to-text:t">
                  <w:txbxContent>
                    <w:p w14:paraId="7F6BAD7B" w14:textId="77777777" w:rsidR="002B1F6E" w:rsidRDefault="002B1F6E" w:rsidP="00DF733C">
                      <w:r>
                        <w:t xml:space="preserve">Figure </w:t>
                      </w:r>
                      <w:proofErr w:type="gramStart"/>
                      <w:r>
                        <w:t>19 caption- Valley wide stream pH</w:t>
                      </w:r>
                      <w:proofErr w:type="gramEnd"/>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2F2B64" w:rsidRDefault="002F2B64" w:rsidP="00DF733C">
                            <w:r>
                              <w:t xml:space="preserve">Figure </w:t>
                            </w:r>
                            <w:proofErr w:type="gramStart"/>
                            <w:r>
                              <w:t>20  Valley</w:t>
                            </w:r>
                            <w:proofErr w:type="gramEnd"/>
                            <w:r>
                              <w:t xml:space="preserve">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">
                <v:textbox style="mso-fit-shape-to-text:t">
                  <w:txbxContent>
                    <w:p w14:paraId="3C0F4E59" w14:textId="77777777" w:rsidR="002B1F6E" w:rsidRDefault="002B1F6E" w:rsidP="00DF733C">
                      <w:r>
                        <w:t xml:space="preserve">Figure </w:t>
                      </w:r>
                      <w:proofErr w:type="gramStart"/>
                      <w:r>
                        <w:t>20  Valley</w:t>
                      </w:r>
                      <w:proofErr w:type="gramEnd"/>
                      <w:r>
                        <w:t xml:space="preserve"> wide birds.  </w:t>
                      </w:r>
                    </w:p>
                  </w:txbxContent>
                </v:textbox>
              </v:shape>
            </w:pict>
          </mc:Fallback>
        </mc:AlternateContent>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commentRangeStart w:id="649"/>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commentRangeEnd w:id="649"/>
      <w:r w:rsidR="00483759">
        <w:rPr>
          <w:rStyle w:val="CommentReference"/>
        </w:rPr>
        <w:commentReference w:id="649"/>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2F2B64" w:rsidRDefault="002F2B64" w:rsidP="00DF733C">
                            <w:r>
                              <w:t xml:space="preserve">Figure </w:t>
                            </w:r>
                            <w:proofErr w:type="gramStart"/>
                            <w:r>
                              <w:t>20 caption- Hydropedology diagram</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303.25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">
                <v:textbox style="mso-fit-shape-to-text:t">
                  <w:txbxContent>
                    <w:p w14:paraId="7E792A55" w14:textId="77777777" w:rsidR="002B1F6E" w:rsidRDefault="002B1F6E" w:rsidP="00DF733C">
                      <w:r>
                        <w:t xml:space="preserve">Figure </w:t>
                      </w:r>
                      <w:proofErr w:type="gramStart"/>
                      <w:r>
                        <w:t>20 caption- Hydropedology diagram</w:t>
                      </w:r>
                      <w:proofErr w:type="gramEnd"/>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2F2B64" w:rsidRDefault="002F2B64" w:rsidP="00DF733C">
                            <w:r>
                              <w:t xml:space="preserve">FIGure 23 </w:t>
                            </w:r>
                            <w:proofErr w:type="gramStart"/>
                            <w:r>
                              <w:t>caption</w:t>
                            </w:r>
                            <w:proofErr w:type="gramEnd"/>
                            <w: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">
                <v:textbox style="mso-fit-shape-to-text:t">
                  <w:txbxContent>
                    <w:p w14:paraId="5C2B7F58" w14:textId="77777777" w:rsidR="002B1F6E" w:rsidRDefault="002B1F6E" w:rsidP="00DF733C">
                      <w:proofErr w:type="spellStart"/>
                      <w:r>
                        <w:t>FIGure</w:t>
                      </w:r>
                      <w:proofErr w:type="spellEnd"/>
                      <w:r>
                        <w:t xml:space="preserve"> 23 </w:t>
                      </w:r>
                      <w:proofErr w:type="gramStart"/>
                      <w:r>
                        <w:t>caption</w:t>
                      </w:r>
                      <w:proofErr w:type="gramEnd"/>
                      <w:r>
                        <w:t xml:space="preserve">: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DE6671B" w14:textId="77777777" w:rsidR="002F2B64" w:rsidRDefault="002F2B64" w:rsidP="00DF733C">
                            <w:r>
                              <w:t xml:space="preserve">FIGure 9 </w:t>
                            </w:r>
                            <w:proofErr w:type="gramStart"/>
                            <w:r>
                              <w:t>caption</w:t>
                            </w:r>
                            <w:proofErr w:type="gramEnd"/>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62" o:spid="_x0000_s1049" type="#_x0000_t202" style="position:absolute;margin-left:-343.1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">
                <v:textbox style="mso-fit-shape-to-text:t">
                  <w:txbxContent>
                    <w:p w14:paraId="0DE6671B" w14:textId="77777777" w:rsidR="002B1F6E" w:rsidRDefault="002B1F6E" w:rsidP="00DF733C">
                      <w:proofErr w:type="spellStart"/>
                      <w:r>
                        <w:t>FIGure</w:t>
                      </w:r>
                      <w:proofErr w:type="spellEnd"/>
                      <w:r>
                        <w:t xml:space="preserve"> 9 </w:t>
                      </w:r>
                      <w:proofErr w:type="gramStart"/>
                      <w:r>
                        <w:t>caption</w:t>
                      </w:r>
                      <w:proofErr w:type="gramEnd"/>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proofErr w:type="gramStart"/>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proofErr w:type="gramEnd"/>
      <w:r w:rsidR="00A743EB">
        <w:rPr>
          <w:rFonts w:ascii="Arial" w:hAnsi="Arial" w:cs="Arial"/>
          <w:color w:val="000000" w:themeColor="text1"/>
          <w:sz w:val="20"/>
          <w:szCs w:val="20"/>
        </w:rPr>
        <w:t xml:space="preserve"> </w:t>
      </w:r>
      <w:proofErr w:type="gramStart"/>
      <w:r w:rsidR="004B01BB" w:rsidRPr="00D94FCE">
        <w:rPr>
          <w:rFonts w:ascii="Arial" w:hAnsi="Arial" w:cs="Arial"/>
          <w:color w:val="000000" w:themeColor="text1"/>
          <w:sz w:val="20"/>
          <w:szCs w:val="20"/>
        </w:rPr>
        <w:t>Conceptual model for the Hubbard Brook LTER program showing how different types of disturbance paly out on a geophysical and historical template that influences the effects of these disturbances in biogeochemistyr, vegetation, hydrology and food webs.</w:t>
      </w:r>
      <w:proofErr w:type="gramEnd"/>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2F2B64" w:rsidRPr="00E178CE" w:rsidRDefault="002F2B64" w:rsidP="004B01BB">
                            <w:pPr>
                              <w:autoSpaceDE w:val="0"/>
                              <w:autoSpaceDN w:val="0"/>
                              <w:adjustRightInd w:val="0"/>
                              <w:spacing w:after="0" w:line="240" w:lineRule="auto"/>
                              <w:rPr>
                                <w:rFonts w:ascii="Arial" w:hAnsi="Arial" w:cs="Arial"/>
                                <w:b/>
                                <w:sz w:val="20"/>
                                <w:szCs w:val="20"/>
                              </w:rPr>
                            </w:pPr>
                            <w:r>
                              <w:rPr>
                                <w:rFonts w:ascii="Arial" w:hAnsi="Arial" w:cs="Arial"/>
                                <w:b/>
                                <w:sz w:val="20"/>
                                <w:szCs w:val="20"/>
                              </w:rPr>
                              <w:t>FIG</w:t>
                            </w:r>
                            <w:r w:rsidRPr="00E178CE">
                              <w:rPr>
                                <w:rFonts w:ascii="Arial" w:hAnsi="Arial" w:cs="Arial"/>
                                <w:b/>
                                <w:sz w:val="20"/>
                                <w:szCs w:val="20"/>
                              </w:rPr>
                              <w:t xml:space="preserve">ur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w:t>
                            </w:r>
                            <w:proofErr w:type="gramStart"/>
                            <w:r w:rsidRPr="00E178CE">
                              <w:rPr>
                                <w:rFonts w:ascii="Arial" w:hAnsi="Arial" w:cs="Arial"/>
                                <w:b/>
                                <w:sz w:val="20"/>
                                <w:szCs w:val="20"/>
                              </w:rPr>
                              <w:t>live</w:t>
                            </w:r>
                            <w:proofErr w:type="gramEnd"/>
                            <w:r w:rsidRPr="00E178CE">
                              <w:rPr>
                                <w:rFonts w:ascii="Arial" w:hAnsi="Arial" w:cs="Arial"/>
                                <w:b/>
                                <w:sz w:val="20"/>
                                <w:szCs w:val="20"/>
                              </w:rPr>
                              <w:t xml:space="preser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">
                <v:textbox style="mso-fit-shape-to-text:t">
                  <w:txbxContent>
                    <w:p w14:paraId="4AB25618" w14:textId="77777777" w:rsidR="002B1F6E" w:rsidRPr="00E178CE" w:rsidRDefault="002B1F6E"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 xml:space="preserve">in the reference watershed (WS6) and the </w:t>
                      </w:r>
                      <w:proofErr w:type="spellStart"/>
                      <w:r w:rsidRPr="00E178CE">
                        <w:rPr>
                          <w:rFonts w:ascii="Arial" w:hAnsi="Arial" w:cs="Arial"/>
                          <w:b/>
                          <w:sz w:val="20"/>
                          <w:szCs w:val="20"/>
                        </w:rPr>
                        <w:t>Ca</w:t>
                      </w:r>
                      <w:proofErr w:type="spellEnd"/>
                      <w:r w:rsidRPr="00E178CE">
                        <w:rPr>
                          <w:rFonts w:ascii="Arial" w:hAnsi="Arial" w:cs="Arial"/>
                          <w:b/>
                          <w:sz w:val="20"/>
                          <w:szCs w:val="20"/>
                        </w:rPr>
                        <w:t>-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w:t>
                      </w:r>
                      <w:proofErr w:type="gramStart"/>
                      <w:r w:rsidRPr="00E178CE">
                        <w:rPr>
                          <w:rFonts w:ascii="Arial" w:hAnsi="Arial" w:cs="Arial"/>
                          <w:b/>
                          <w:sz w:val="20"/>
                          <w:szCs w:val="20"/>
                        </w:rPr>
                        <w:t>live</w:t>
                      </w:r>
                      <w:proofErr w:type="gramEnd"/>
                      <w:r w:rsidRPr="00E178CE">
                        <w:rPr>
                          <w:rFonts w:ascii="Arial" w:hAnsi="Arial" w:cs="Arial"/>
                          <w:b/>
                          <w:sz w:val="20"/>
                          <w:szCs w:val="20"/>
                        </w:rPr>
                        <w:t xml:space="preser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2F2B64" w:rsidRPr="00385003" w:rsidRDefault="002F2B64" w:rsidP="004B01BB">
                            <w:pPr>
                              <w:jc w:val="both"/>
                              <w:rPr>
                                <w:rFonts w:ascii="Arial" w:hAnsi="Arial" w:cs="Arial"/>
                                <w:b/>
                                <w:sz w:val="20"/>
                                <w:szCs w:val="20"/>
                              </w:rPr>
                            </w:pPr>
                            <w:r>
                              <w:rPr>
                                <w:rFonts w:ascii="Arial" w:hAnsi="Arial" w:cs="Arial"/>
                                <w:b/>
                                <w:sz w:val="20"/>
                                <w:szCs w:val="20"/>
                              </w:rPr>
                              <w:t>FIG</w:t>
                            </w:r>
                            <w:r w:rsidRPr="00385003">
                              <w:rPr>
                                <w:rFonts w:ascii="Arial" w:hAnsi="Arial" w:cs="Arial"/>
                                <w:b/>
                                <w:sz w:val="20"/>
                                <w:szCs w:val="20"/>
                              </w:rPr>
                              <w:t>ur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From Groffman et al. (2012).</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51" type="#_x0000_t202" style="position:absolute;margin-left:-20.35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">
                <v:textbox style="mso-fit-shape-to-text:t">
                  <w:txbxContent>
                    <w:p w14:paraId="5C263D20" w14:textId="77777777" w:rsidR="002B1F6E" w:rsidRPr="00385003" w:rsidRDefault="002B1F6E"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 xml:space="preserve">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roofErr w:type="gramEnd"/>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proofErr w:type="gramStart"/>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dynamics in a novel disturbance regime.</w:t>
      </w:r>
      <w:proofErr w:type="gramEnd"/>
      <w:r w:rsidR="009C1EBB">
        <w:rPr>
          <w:rFonts w:ascii="Times New Roman" w:hAnsi="Times New Roman" w:cs="Times New Roman"/>
          <w:color w:val="000000" w:themeColor="text1"/>
          <w:sz w:val="22"/>
          <w:szCs w:val="22"/>
        </w:rPr>
        <w:t xml:space="preserve"> Adapted from hierarchical response framework of Smith et al. 2009 and informed by trends in long-term observations from HBR. Chronic changes in the biogeochemical template lead to series of stepped, vegetational responses that in turn influence ecosystem function. </w:t>
      </w:r>
    </w:p>
    <w:p w14:paraId="4B293C99" w14:textId="77777777" w:rsidR="009C1EBB" w:rsidRDefault="009C1EBB" w:rsidP="009C1EBB"/>
    <w:p w14:paraId="08068F9A" w14:textId="77777777" w:rsidR="00BE6539" w:rsidRDefault="009C1EBB">
      <w:pPr>
        <w:rPr>
          <w:ins w:id="650" w:author="Peter Groffman" w:date="2015-08-20T15:58:00Z"/>
        </w:rPr>
      </w:pPr>
      <w:r>
        <w:br w:type="page"/>
      </w:r>
    </w:p>
    <w:p w14:paraId="7EBFCE80" w14:textId="77777777" w:rsidR="001C54BA" w:rsidRDefault="00995171" w:rsidP="002B6987">
      <w:pPr>
        <w:spacing w:after="0" w:line="240" w:lineRule="auto"/>
      </w:pPr>
      <w:r>
        <w:lastRenderedPageBreak/>
        <w:t xml:space="preserve">Haven’t even begun to organize these </w:t>
      </w:r>
      <w:proofErr w:type="gramStart"/>
      <w:r>
        <w:t>yet……</w:t>
      </w:r>
      <w:proofErr w:type="gramEnd"/>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651"/>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Pr="00597CC9" w:rsidRDefault="00597CC9" w:rsidP="00597CC9">
      <w:pPr>
        <w:pStyle w:val="EndNoteBibliography"/>
        <w:spacing w:after="0"/>
        <w:ind w:left="720" w:hanging="720"/>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lastRenderedPageBreak/>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77777777" w:rsidR="00597CC9" w:rsidRPr="00597CC9" w:rsidRDefault="00597CC9" w:rsidP="00597CC9">
      <w:pPr>
        <w:pStyle w:val="EndNoteBibliography"/>
        <w:spacing w:after="0"/>
        <w:ind w:left="720" w:hanging="720"/>
      </w:pPr>
      <w:r w:rsidRPr="00597CC9">
        <w:t>Lany, N. K. 2014. Effects of temperature on species interactions in northern hardwood forests. Dissertation. Dartmouth College, Hanover, NH, USA.</w:t>
      </w:r>
    </w:p>
    <w:p w14:paraId="1E39B42B" w14:textId="77777777" w:rsidR="00597CC9" w:rsidRPr="00597CC9" w:rsidRDefault="00597CC9" w:rsidP="00597CC9">
      <w:pPr>
        <w:pStyle w:val="EndNoteBibliography"/>
        <w:spacing w:after="0"/>
        <w:ind w:left="720" w:hanging="720"/>
      </w:pPr>
      <w:r w:rsidRPr="00597CC9">
        <w:t>Lany, N. K., M. P. Ayres, E. E. Stange, T. S. Sillet, N. L. Rodenhouse, and R. T. Holmes. 2015a. Breeding timed to maximize reproductive success in a migratory songbird:</w:t>
      </w:r>
      <w:r w:rsidR="00A743EB">
        <w:t xml:space="preserve"> </w:t>
      </w:r>
      <w:r w:rsidRPr="00597CC9">
        <w:t>The importance of phenological asynchrony. Submitted.</w:t>
      </w:r>
    </w:p>
    <w:p w14:paraId="26C1A4AC" w14:textId="77777777" w:rsidR="00597CC9" w:rsidRPr="00597CC9" w:rsidRDefault="00597CC9" w:rsidP="00597CC9">
      <w:pPr>
        <w:pStyle w:val="EndNoteBibliography"/>
        <w:spacing w:after="0"/>
        <w:ind w:left="720" w:hanging="720"/>
      </w:pPr>
      <w:r w:rsidRPr="00597CC9">
        <w:t xml:space="preserve">Lany, N. K., M. P. Ayres, E. E. Stange, T. S. Sillet, N. L. Rodenhouse, and R. T. Holmes. 2015b. Breeding timed to maximize reproductive success in a migratory songbird: the importance of phenological asynchrony. Oikos </w:t>
      </w:r>
      <w:r w:rsidRPr="00597CC9">
        <w:rPr>
          <w:b/>
        </w:rPr>
        <w:t>In press</w:t>
      </w:r>
      <w:r w:rsidRPr="00597CC9">
        <w:t>.</w:t>
      </w:r>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lastRenderedPageBreak/>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7777777" w:rsidR="00597CC9" w:rsidRPr="00597CC9" w:rsidRDefault="00597CC9" w:rsidP="00597CC9">
      <w:pPr>
        <w:pStyle w:val="EndNoteBibliography"/>
        <w:spacing w:after="0"/>
        <w:ind w:left="720" w:hanging="720"/>
      </w:pPr>
      <w:r w:rsidRPr="00597CC9">
        <w:lastRenderedPageBreak/>
        <w:t>Sherry, T. W., S. Wilson, S. Hunter, and R. T. Holmes. 2015. Impacts of nest predators and weather on reproductive success and population limitation in a long-distance migratory songbird. Journal of Avian Biology:n/a-n/a.</w:t>
      </w:r>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77777777" w:rsidR="00597CC9" w:rsidRPr="00597CC9" w:rsidRDefault="00597CC9" w:rsidP="00597CC9">
      <w:pPr>
        <w:pStyle w:val="EndNoteBibliography"/>
        <w:spacing w:after="0"/>
        <w:ind w:left="720" w:hanging="720"/>
      </w:pPr>
      <w:r w:rsidRPr="00597CC9">
        <w:t xml:space="preserve">Townsend, A. K., E. G. Cooch, T. S. Sillet, N. L. Rodenhouse, R. T. Holmes, and M. S. Webster. 2015. The interacting effects of food, spring temperature, and global climate cycles on population dynamics of a migratory songbird. Global Change Biology </w:t>
      </w:r>
      <w:r w:rsidRPr="00597CC9">
        <w:rPr>
          <w:b/>
        </w:rPr>
        <w:t>In press</w:t>
      </w:r>
      <w:r w:rsidRPr="00597CC9">
        <w:t>.</w:t>
      </w:r>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651"/>
      <w:r w:rsidR="00235200">
        <w:rPr>
          <w:rStyle w:val="CommentReference"/>
        </w:rPr>
        <w:commentReference w:id="651"/>
      </w:r>
    </w:p>
    <w:p w14:paraId="7C68B176" w14:textId="77777777" w:rsidR="009C1EBB" w:rsidRDefault="009C1EBB" w:rsidP="002B6987">
      <w:pPr>
        <w:spacing w:after="0" w:line="240" w:lineRule="auto"/>
      </w:pPr>
      <w:r>
        <w:lastRenderedPageBreak/>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gramStart"/>
      <w:r w:rsidRPr="00EF4825">
        <w:rPr>
          <w:rFonts w:ascii="Times New Roman" w:hAnsi="Times New Roman" w:cs="Times New Roman"/>
        </w:rPr>
        <w:t>Dietze, M. C., and J. H. Matthes.</w:t>
      </w:r>
      <w:proofErr w:type="gramEnd"/>
      <w:r w:rsidRPr="00EF4825">
        <w:rPr>
          <w:rFonts w:ascii="Times New Roman" w:hAnsi="Times New Roman" w:cs="Times New Roman"/>
        </w:rPr>
        <w:t xml:space="preserve"> 2014. A general ecophysiological framework for modelling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Lovett, G. M., C. D. Canham, M. A. Arthur, K. C. Weathers, and R. D. Fitzhugh. 2006. Forest</w:t>
      </w:r>
      <w:r>
        <w:rPr>
          <w:rFonts w:ascii="Times New Roman" w:hAnsi="Times New Roman" w:cs="Times New Roman"/>
        </w:rPr>
        <w:t xml:space="preserve"> </w:t>
      </w:r>
      <w:r w:rsidRPr="005C5AC2">
        <w:rPr>
          <w:rFonts w:ascii="Times New Roman" w:hAnsi="Times New Roman" w:cs="Times New Roman"/>
        </w:rPr>
        <w:t xml:space="preserve">ecosystem responses to exotic pests and pathogens in eastern North America. </w:t>
      </w:r>
      <w:proofErr w:type="gramStart"/>
      <w:r w:rsidRPr="005C5AC2">
        <w:rPr>
          <w:rFonts w:ascii="Times New Roman" w:hAnsi="Times New Roman" w:cs="Times New Roman"/>
        </w:rPr>
        <w:t>Bioscience</w:t>
      </w:r>
      <w:r>
        <w:rPr>
          <w:rFonts w:ascii="Times New Roman" w:hAnsi="Times New Roman" w:cs="Times New Roman"/>
        </w:rPr>
        <w:t xml:space="preserve"> </w:t>
      </w:r>
      <w:r w:rsidRPr="005C5AC2">
        <w:rPr>
          <w:rFonts w:ascii="Times New Roman" w:hAnsi="Times New Roman" w:cs="Times New Roman"/>
        </w:rPr>
        <w:t>56:395-40.</w:t>
      </w:r>
      <w:proofErr w:type="gramEnd"/>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gramStart"/>
      <w:r w:rsidRPr="00EF4825">
        <w:rPr>
          <w:rFonts w:ascii="Times New Roman" w:hAnsi="Times New Roman" w:cs="Times New Roman"/>
        </w:rPr>
        <w:t>Medvigy, D., S. C. Wofsy, J. W. Munger, D. Y. Hollinger, and P. R. Moorcroft.</w:t>
      </w:r>
      <w:proofErr w:type="gramEnd"/>
      <w:r w:rsidRPr="00EF4825">
        <w:rPr>
          <w:rFonts w:ascii="Times New Roman" w:hAnsi="Times New Roman" w:cs="Times New Roman"/>
        </w:rPr>
        <w:t xml:space="preserve"> 2009. Mechanistic</w:t>
      </w:r>
      <w:r>
        <w:rPr>
          <w:rFonts w:ascii="Times New Roman" w:hAnsi="Times New Roman" w:cs="Times New Roman"/>
        </w:rPr>
        <w:t xml:space="preserve"> </w:t>
      </w:r>
      <w:r w:rsidRPr="00EF4825">
        <w:rPr>
          <w:rFonts w:ascii="Times New Roman" w:hAnsi="Times New Roman" w:cs="Times New Roman"/>
        </w:rPr>
        <w:t xml:space="preserve">scaling of ecosystem function and dynamics in space and time: Ecosystem Demography model version 2. </w:t>
      </w:r>
      <w:proofErr w:type="gramStart"/>
      <w:r w:rsidRPr="00EF4825">
        <w:rPr>
          <w:rFonts w:ascii="Times New Roman" w:hAnsi="Times New Roman" w:cs="Times New Roman"/>
        </w:rPr>
        <w:t>Journal of Geophysical Research-Biogeosciences 114:G01002.</w:t>
      </w:r>
      <w:proofErr w:type="gramEnd"/>
    </w:p>
    <w:p w14:paraId="32B41D18"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 xml:space="preserve">mith, M. D., A. K. Knapp, and S. L. Collins. 2009. A framework for assessing ecosystem dynamics in response to chronic resource alterations induced by global change. </w:t>
      </w:r>
      <w:proofErr w:type="gramStart"/>
      <w:r w:rsidRPr="005C5AC2">
        <w:rPr>
          <w:color w:val="000000"/>
          <w:sz w:val="22"/>
          <w:szCs w:val="22"/>
        </w:rPr>
        <w:t>Ecology 90:3279-3289.</w:t>
      </w:r>
      <w:proofErr w:type="gramEnd"/>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Smith, M. D., K. J. La Pierre, S. L. Collins, A. K. Knapp, K. L. Gross, J. E. Barrett, S. D. Frey, L. Gough, R. J. Miller, J. T. Morris, L. E. Rustad, and J. Yarie. 2015. Global environmental </w:t>
      </w:r>
      <w:proofErr w:type="gramStart"/>
      <w:r w:rsidRPr="005C5AC2">
        <w:rPr>
          <w:color w:val="000000"/>
          <w:sz w:val="22"/>
          <w:szCs w:val="22"/>
        </w:rPr>
        <w:t>change</w:t>
      </w:r>
      <w:proofErr w:type="gramEnd"/>
      <w:r w:rsidRPr="005C5AC2">
        <w:rPr>
          <w:color w:val="000000"/>
          <w:sz w:val="22"/>
          <w:szCs w:val="22"/>
        </w:rPr>
        <w:t xml:space="preserve"> and the nature of aboveground net primary productivity responses: insights from long-term experiments. </w:t>
      </w:r>
      <w:proofErr w:type="gramStart"/>
      <w:r w:rsidRPr="005C5AC2">
        <w:rPr>
          <w:color w:val="000000"/>
          <w:sz w:val="22"/>
          <w:szCs w:val="22"/>
        </w:rPr>
        <w:t>Oecologia 177:935-947.</w:t>
      </w:r>
      <w:proofErr w:type="gramEnd"/>
    </w:p>
    <w:p w14:paraId="4ADEA583" w14:textId="77777777" w:rsidR="009C1EBB" w:rsidRPr="005C5AC2" w:rsidRDefault="009C1EBB" w:rsidP="009C1EBB">
      <w:pPr>
        <w:pStyle w:val="NormalWeb"/>
        <w:ind w:left="720" w:hanging="720"/>
        <w:rPr>
          <w:color w:val="000000"/>
          <w:sz w:val="22"/>
          <w:szCs w:val="22"/>
        </w:rPr>
      </w:pPr>
      <w:proofErr w:type="gramStart"/>
      <w:r w:rsidRPr="005C5AC2">
        <w:rPr>
          <w:color w:val="000000"/>
          <w:sz w:val="22"/>
          <w:szCs w:val="22"/>
        </w:rPr>
        <w:t>van</w:t>
      </w:r>
      <w:proofErr w:type="gramEnd"/>
      <w:r w:rsidRPr="005C5AC2">
        <w:rPr>
          <w:color w:val="000000"/>
          <w:sz w:val="22"/>
          <w:szCs w:val="22"/>
        </w:rPr>
        <w:t xml:space="preserve"> Doorn, N. S. 2014. Patterns and process of forest growth: the role of neighborhood dynamics and tree demography in a northern hardwood forest. </w:t>
      </w:r>
      <w:proofErr w:type="gramStart"/>
      <w:r w:rsidRPr="005C5AC2">
        <w:rPr>
          <w:color w:val="000000"/>
          <w:sz w:val="22"/>
          <w:szCs w:val="22"/>
        </w:rPr>
        <w:t>PhD Dissertation, University of California Berkeley; 131 pages.</w:t>
      </w:r>
      <w:proofErr w:type="gramEnd"/>
      <w:r w:rsidRPr="005C5AC2">
        <w:rPr>
          <w:color w:val="000000"/>
          <w:sz w:val="22"/>
          <w:szCs w:val="22"/>
        </w:rPr>
        <w:t xml:space="preserve">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lastRenderedPageBreak/>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lastRenderedPageBreak/>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lastRenderedPageBreak/>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lastRenderedPageBreak/>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w:t>
      </w:r>
      <w:r w:rsidRPr="000371CA">
        <w:lastRenderedPageBreak/>
        <w:t xml:space="preserve">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w:t>
      </w:r>
      <w:r w:rsidRPr="000371CA">
        <w:lastRenderedPageBreak/>
        <w:t xml:space="preserve">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From MattAyres</w:t>
      </w:r>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lastRenderedPageBreak/>
        <w:t xml:space="preserve">Burton, T. M., G. E. Likens. 1975. Salamander Populations and Biomass in Hubbard Brook Experimental Forest, </w:t>
      </w:r>
      <w:proofErr w:type="gramStart"/>
      <w:r w:rsidRPr="00426411">
        <w:rPr>
          <w:rFonts w:ascii="Arial" w:eastAsia="Times New Roman" w:hAnsi="Arial" w:cs="Arial"/>
          <w:sz w:val="20"/>
          <w:szCs w:val="20"/>
        </w:rPr>
        <w:t>New-Hampshire</w:t>
      </w:r>
      <w:proofErr w:type="gramEnd"/>
      <w:r w:rsidRPr="00426411">
        <w:rPr>
          <w:rFonts w:ascii="Arial" w:eastAsia="Times New Roman" w:hAnsi="Arial" w:cs="Arial"/>
          <w:sz w:val="20"/>
          <w:szCs w:val="20"/>
        </w:rPr>
        <w:t xml:space="preserve">. </w:t>
      </w:r>
      <w:proofErr w:type="gramStart"/>
      <w:r w:rsidRPr="00426411">
        <w:rPr>
          <w:rFonts w:ascii="Arial" w:eastAsia="Times New Roman" w:hAnsi="Arial" w:cs="Arial"/>
          <w:sz w:val="20"/>
          <w:szCs w:val="20"/>
        </w:rPr>
        <w:t>Copeia :541</w:t>
      </w:r>
      <w:proofErr w:type="gramEnd"/>
      <w:r w:rsidRPr="00426411">
        <w:rPr>
          <w:rFonts w:ascii="Arial" w:eastAsia="Times New Roman" w:hAnsi="Arial" w:cs="Arial"/>
          <w:sz w:val="20"/>
          <w:szCs w:val="20"/>
        </w:rPr>
        <w:t>-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Coleman, L. S., W. M. Ford, C. A. Dobony, and E. R. Britzke.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5D2804">
        <w:rPr>
          <w:rFonts w:ascii="Arial" w:hAnsi="Arial" w:cs="Arial"/>
          <w:sz w:val="20"/>
          <w:szCs w:val="20"/>
        </w:rPr>
        <w:t>Froidevaux, J. S. P., F. Zellweger, K. Bollmann, and M. K. Obrist.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gramStart"/>
      <w:r w:rsidRPr="00426411">
        <w:rPr>
          <w:rFonts w:ascii="Arial" w:eastAsia="Times New Roman" w:hAnsi="Arial" w:cs="Arial"/>
          <w:sz w:val="20"/>
          <w:szCs w:val="20"/>
        </w:rPr>
        <w:t>Holmes, R. T. 2011.</w:t>
      </w:r>
      <w:proofErr w:type="gramEnd"/>
      <w:r w:rsidRPr="00426411">
        <w:rPr>
          <w:rFonts w:ascii="Arial" w:eastAsia="Times New Roman" w:hAnsi="Arial" w:cs="Arial"/>
          <w:sz w:val="20"/>
          <w:szCs w:val="20"/>
        </w:rPr>
        <w:t xml:space="preserve">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Lany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Lany, N. K., M. P. Ayres, E. E. Stange, T. S. Sillett, N. L. Rodenhouse, &amp; R. T. Holmes. 2015. Breeding timed to maximize reproductive success for a migratory songbird: the importance of phenological asynchrony. </w:t>
      </w:r>
      <w:r w:rsidRPr="005D2804">
        <w:rPr>
          <w:rStyle w:val="Emphasis"/>
          <w:rFonts w:ascii="Arial" w:hAnsi="Arial" w:cs="Arial"/>
          <w:sz w:val="20"/>
          <w:szCs w:val="20"/>
        </w:rPr>
        <w:t>Oikos</w:t>
      </w:r>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Stange, E. E., M. P. Ayres, and J. A. Bess. 2011. Concordant population dynamics of Lepidoptera herbivores in a forest ecosystem. </w:t>
      </w:r>
      <w:r w:rsidRPr="005D2804">
        <w:rPr>
          <w:rStyle w:val="Emphasis"/>
          <w:rFonts w:ascii="Arial" w:hAnsi="Arial" w:cs="Arial"/>
          <w:sz w:val="20"/>
          <w:szCs w:val="20"/>
        </w:rPr>
        <w:t>Ecography</w:t>
      </w:r>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ayo Chaoka,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ennifer M. Fraterrigo,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ujay S. Kaushal,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Parolari,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Sobczak,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olLheim,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Emery R. Boos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Gettel,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Vos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gramStart"/>
      <w:r w:rsidRPr="00EB50CB">
        <w:rPr>
          <w:rFonts w:ascii="Times" w:eastAsia="Times New Roman" w:hAnsi="Times" w:cs="Times New Roman"/>
          <w:sz w:val="20"/>
          <w:szCs w:val="20"/>
        </w:rPr>
        <w:t>and</w:t>
      </w:r>
      <w:proofErr w:type="gramEnd"/>
      <w:r w:rsidRPr="00EB50CB">
        <w:rPr>
          <w:rFonts w:ascii="Times" w:eastAsia="Times New Roman" w:hAnsi="Times" w:cs="Times New Roman"/>
          <w:sz w:val="20"/>
          <w:szCs w:val="20"/>
        </w:rPr>
        <w:t xml:space="preserve">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r w:rsidRPr="00EB50CB">
        <w:rPr>
          <w:rFonts w:ascii="Times" w:eastAsia="Times New Roman" w:hAnsi="Times" w:cs="Times New Roman"/>
          <w:i/>
          <w:iCs/>
        </w:rPr>
        <w:t>BioScience (2012) 62 (6): 575-584 doi</w:t>
      </w:r>
      <w:proofErr w:type="gramStart"/>
      <w:r w:rsidRPr="00EB50CB">
        <w:rPr>
          <w:rFonts w:ascii="Times" w:eastAsia="Times New Roman" w:hAnsi="Times" w:cs="Times New Roman"/>
          <w:i/>
          <w:iCs/>
        </w:rPr>
        <w:t>:10.1525</w:t>
      </w:r>
      <w:proofErr w:type="gramEnd"/>
      <w:r w:rsidRPr="00EB50CB">
        <w:rPr>
          <w:rFonts w:ascii="Times" w:eastAsia="Times New Roman" w:hAnsi="Times" w:cs="Times New Roman"/>
          <w:i/>
          <w:iCs/>
        </w:rPr>
        <w:t>/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Grennfelt,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 xml:space="preserve">Fisk MC, Ratliff TJ, Goswami S, Yanai RD. 2014. </w:t>
      </w:r>
      <w:proofErr w:type="gramStart"/>
      <w:r>
        <w:rPr>
          <w:rFonts w:ascii="Arial" w:hAnsi="Arial" w:cs="Arial"/>
          <w:sz w:val="24"/>
          <w:szCs w:val="24"/>
        </w:rPr>
        <w:t>Synergistic soil response to nitrogen plus phosphorus fertilization in hardwood forests.</w:t>
      </w:r>
      <w:proofErr w:type="gramEnd"/>
      <w:r>
        <w:rPr>
          <w:rFonts w:ascii="Arial" w:hAnsi="Arial" w:cs="Arial"/>
          <w:sz w:val="24"/>
          <w:szCs w:val="24"/>
        </w:rPr>
        <w:t xml:space="preserve"> </w:t>
      </w:r>
      <w:proofErr w:type="gramStart"/>
      <w:r>
        <w:rPr>
          <w:rFonts w:ascii="Arial" w:hAnsi="Arial" w:cs="Arial"/>
          <w:sz w:val="24"/>
          <w:szCs w:val="24"/>
        </w:rPr>
        <w:t>Biogeochemistry 118: 195-204.</w:t>
      </w:r>
      <w:proofErr w:type="gramEnd"/>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r>
        <w:rPr>
          <w:rFonts w:ascii="Arial" w:hAnsi="Arial" w:cs="Arial"/>
          <w:color w:val="222222"/>
          <w:shd w:val="clear" w:color="auto" w:fill="FFFFFF"/>
        </w:rPr>
        <w:t>Paine, Robert T., Mia J. Tegner,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imothy James Fahey" w:date="2016-02-01T09:41:00Z" w:initials="TJF">
    <w:p w14:paraId="5427B4F3" w14:textId="77777777" w:rsidR="002F2B64" w:rsidRDefault="002F2B64">
      <w:pPr>
        <w:pStyle w:val="CommentText"/>
      </w:pPr>
      <w:r>
        <w:rPr>
          <w:rStyle w:val="CommentReference"/>
        </w:rPr>
        <w:annotationRef/>
      </w:r>
      <w:r>
        <w:t>No caps below</w:t>
      </w:r>
    </w:p>
  </w:comment>
  <w:comment w:id="1" w:author="Timothy James Fahey" w:date="2016-02-01T09:44:00Z" w:initials="TJF">
    <w:p w14:paraId="1255B861" w14:textId="77777777" w:rsidR="002F2B64" w:rsidRDefault="002F2B64">
      <w:pPr>
        <w:pStyle w:val="CommentText"/>
      </w:pPr>
      <w:r>
        <w:rPr>
          <w:rStyle w:val="CommentReference"/>
        </w:rPr>
        <w:annotationRef/>
      </w:r>
      <w:r>
        <w:t>Different order vs below</w:t>
      </w:r>
    </w:p>
  </w:comment>
  <w:comment w:id="2" w:author="lovettg" w:date="2016-01-28T18:09:00Z" w:initials="gml">
    <w:p w14:paraId="7D8F1C81" w14:textId="77777777" w:rsidR="002F2B64" w:rsidRDefault="002F2B64" w:rsidP="007E6484">
      <w:pPr>
        <w:pStyle w:val="CommentText"/>
      </w:pPr>
      <w:r>
        <w:rPr>
          <w:rStyle w:val="CommentReference"/>
        </w:rPr>
        <w:annotationRef/>
      </w:r>
      <w:r>
        <w:t>Note that this “10 signature publications</w:t>
      </w:r>
      <w:proofErr w:type="gramStart"/>
      <w:r>
        <w:t>”  list</w:t>
      </w:r>
      <w:proofErr w:type="gramEnd"/>
      <w:r>
        <w:t xml:space="preserve"> is a requirement for the proposal.  </w:t>
      </w:r>
    </w:p>
    <w:p w14:paraId="764574B3" w14:textId="77777777" w:rsidR="002F2B64" w:rsidRDefault="002F2B64" w:rsidP="007E6484">
      <w:pPr>
        <w:pStyle w:val="CommentText"/>
      </w:pPr>
    </w:p>
  </w:comment>
  <w:comment w:id="10" w:author="Timothy James Fahey" w:date="2016-02-01T09:46:00Z" w:initials="TJF">
    <w:p w14:paraId="619AF056" w14:textId="77777777" w:rsidR="002F2B64" w:rsidRDefault="002F2B64">
      <w:pPr>
        <w:pStyle w:val="CommentText"/>
      </w:pPr>
      <w:r>
        <w:rPr>
          <w:rStyle w:val="CommentReference"/>
        </w:rPr>
        <w:annotationRef/>
      </w:r>
      <w:r>
        <w:t>Mercury policy, too?</w:t>
      </w:r>
    </w:p>
  </w:comment>
  <w:comment w:id="19" w:author="Kevin McGuire" w:date="2016-02-09T08:19:00Z" w:initials="KJM">
    <w:p w14:paraId="09156538" w14:textId="718D67B7" w:rsidR="002F2B64" w:rsidRDefault="002F2B64">
      <w:pPr>
        <w:pStyle w:val="CommentText"/>
      </w:pPr>
      <w:r>
        <w:rPr>
          <w:rStyle w:val="CommentReference"/>
        </w:rPr>
        <w:annotationRef/>
      </w:r>
      <w:r>
        <w:t>Maybe add sentence on implications to follow the trends in data.</w:t>
      </w:r>
    </w:p>
  </w:comment>
  <w:comment w:id="51" w:author="Kevin McGuire" w:date="2016-02-09T08:33:00Z" w:initials="KJM">
    <w:p w14:paraId="67ECC285" w14:textId="44D88C8D" w:rsidR="002F2B64" w:rsidRDefault="002F2B64">
      <w:pPr>
        <w:pStyle w:val="CommentText"/>
      </w:pPr>
      <w:r>
        <w:rPr>
          <w:rStyle w:val="CommentReference"/>
        </w:rPr>
        <w:annotationRef/>
      </w:r>
      <w:r>
        <w:t xml:space="preserve"> </w:t>
      </w:r>
      <w:proofErr w:type="gramStart"/>
      <w:r>
        <w:t>cite</w:t>
      </w:r>
      <w:proofErr w:type="gramEnd"/>
      <w:r>
        <w:t xml:space="preserve"> Campbell et al. 2011 WRR as an e.g.</w:t>
      </w:r>
    </w:p>
  </w:comment>
  <w:comment w:id="56" w:author="Timothy James Fahey" w:date="2016-02-01T10:11:00Z" w:initials="TJF">
    <w:p w14:paraId="1002F015" w14:textId="77777777" w:rsidR="002F2B64" w:rsidRDefault="002F2B64">
      <w:pPr>
        <w:pStyle w:val="CommentText"/>
      </w:pPr>
      <w:r>
        <w:rPr>
          <w:rStyle w:val="CommentReference"/>
        </w:rPr>
        <w:annotationRef/>
      </w:r>
      <w:r>
        <w:t>Could cut this for length</w:t>
      </w:r>
    </w:p>
  </w:comment>
  <w:comment w:id="59" w:author="Melany" w:date="2016-01-29T12:56:00Z" w:initials="M">
    <w:p w14:paraId="5BC10B20" w14:textId="77777777" w:rsidR="002F2B64" w:rsidRDefault="002F2B64" w:rsidP="00F479D7">
      <w:pPr>
        <w:pStyle w:val="CommentText"/>
      </w:pPr>
      <w:r>
        <w:rPr>
          <w:rStyle w:val="CommentReference"/>
        </w:rPr>
        <w:annotationRef/>
      </w:r>
      <w:r w:rsidRPr="008A6C37">
        <w:t>Fisk MC, Santangelo S, Minick KJ.  2015.  Carbon mineralization is promoted by phorphorus and reduced by nitrogen addition in the organic horizon of northern hardwood forests.  Soil Biology and Biochemistry 81: 212-218.</w:t>
      </w:r>
    </w:p>
    <w:p w14:paraId="17D4BEFE" w14:textId="77777777" w:rsidR="002F2B64" w:rsidRDefault="002F2B64" w:rsidP="00F479D7">
      <w:pPr>
        <w:pStyle w:val="CommentText"/>
      </w:pPr>
    </w:p>
    <w:p w14:paraId="57AFCD1F" w14:textId="77777777" w:rsidR="002F2B64" w:rsidRDefault="002F2B64" w:rsidP="00F479D7">
      <w:pPr>
        <w:pStyle w:val="CommentText"/>
      </w:pPr>
      <w:r w:rsidRPr="006F3C5A">
        <w:t xml:space="preserve">Ratliff TJ, Fisk MC.  2015.  Phosphatase activity is related to N availability but not P availability across hardwood forests in the northeastern United States.  Soil Biology and </w:t>
      </w:r>
      <w:proofErr w:type="gramStart"/>
      <w:r w:rsidRPr="006F3C5A">
        <w:t>Biochemistry  DOI:10.1016</w:t>
      </w:r>
      <w:proofErr w:type="gramEnd"/>
      <w:r w:rsidRPr="006F3C5A">
        <w:t>/j.soilbio.2015.11.009.</w:t>
      </w:r>
    </w:p>
    <w:p w14:paraId="0E5CF69B" w14:textId="77777777" w:rsidR="002F2B64" w:rsidRDefault="002F2B64" w:rsidP="00F479D7">
      <w:pPr>
        <w:pStyle w:val="CommentText"/>
      </w:pPr>
    </w:p>
  </w:comment>
  <w:comment w:id="64" w:author="Timothy James Fahey" w:date="2016-02-01T10:15:00Z" w:initials="TJF">
    <w:p w14:paraId="1F6D51B5" w14:textId="77777777" w:rsidR="002F2B64" w:rsidRDefault="002F2B64">
      <w:pPr>
        <w:pStyle w:val="CommentText"/>
      </w:pPr>
      <w:r>
        <w:rPr>
          <w:rStyle w:val="CommentReference"/>
        </w:rPr>
        <w:annotationRef/>
      </w:r>
      <w:r>
        <w:t>Change paragraph structure here 2</w:t>
      </w:r>
      <w:r w:rsidRPr="001A3977">
        <w:rPr>
          <w:vertAlign w:val="superscript"/>
        </w:rPr>
        <w:t>nd</w:t>
      </w:r>
      <w:r>
        <w:t xml:space="preserve"> para is about streamflow and ET</w:t>
      </w:r>
    </w:p>
  </w:comment>
  <w:comment w:id="66" w:author="Timothy James Fahey" w:date="2016-02-01T10:16:00Z" w:initials="TJF">
    <w:p w14:paraId="3FE4457A" w14:textId="77777777" w:rsidR="002F2B64" w:rsidRDefault="002F2B64">
      <w:pPr>
        <w:pStyle w:val="CommentText"/>
      </w:pPr>
      <w:r>
        <w:rPr>
          <w:rStyle w:val="CommentReference"/>
        </w:rPr>
        <w:annotationRef/>
      </w:r>
      <w:r>
        <w:t>No para</w:t>
      </w:r>
    </w:p>
  </w:comment>
  <w:comment w:id="82" w:author="lovettg" w:date="2016-01-25T14:17:00Z" w:initials="gml">
    <w:p w14:paraId="334A200E" w14:textId="77777777" w:rsidR="002F2B64" w:rsidRDefault="002F2B64">
      <w:pPr>
        <w:pStyle w:val="CommentText"/>
      </w:pPr>
      <w:r>
        <w:rPr>
          <w:rStyle w:val="CommentReference"/>
        </w:rPr>
        <w:annotationRef/>
      </w:r>
      <w:r>
        <w:t>Peter:  This seems inconsistent.    If losses decrease at low elevations (warmer temps</w:t>
      </w:r>
      <w:proofErr w:type="gramStart"/>
      <w:r>
        <w:t>) ,</w:t>
      </w:r>
      <w:proofErr w:type="gramEnd"/>
      <w:r>
        <w:t xml:space="preserve"> that would lead to greater N availability</w:t>
      </w:r>
    </w:p>
  </w:comment>
  <w:comment w:id="91" w:author="Timothy James Fahey" w:date="2016-02-01T10:27:00Z" w:initials="TJF">
    <w:p w14:paraId="3DBC7E8C" w14:textId="77777777" w:rsidR="002F2B64" w:rsidRDefault="002F2B64">
      <w:pPr>
        <w:pStyle w:val="CommentText"/>
      </w:pPr>
      <w:r>
        <w:rPr>
          <w:rStyle w:val="CommentReference"/>
        </w:rPr>
        <w:annotationRef/>
      </w:r>
      <w:r>
        <w:t>Weak lead sentence</w:t>
      </w:r>
    </w:p>
  </w:comment>
  <w:comment w:id="109" w:author="lovettg" w:date="2016-01-29T19:18:00Z" w:initials="gml">
    <w:p w14:paraId="034F82F3" w14:textId="77777777" w:rsidR="002F2B64" w:rsidRDefault="002F2B64">
      <w:pPr>
        <w:pStyle w:val="CommentText"/>
      </w:pPr>
      <w:r>
        <w:rPr>
          <w:rStyle w:val="CommentReference"/>
        </w:rPr>
        <w:annotationRef/>
      </w:r>
      <w:r>
        <w:t>John B:  I need this figure</w:t>
      </w:r>
    </w:p>
  </w:comment>
  <w:comment w:id="117" w:author="ptempler" w:date="2016-01-29T15:51:00Z" w:initials="p">
    <w:p w14:paraId="1C5F5FB3" w14:textId="77777777" w:rsidR="002F2B64" w:rsidRDefault="002F2B64" w:rsidP="00EF2BB8">
      <w:pPr>
        <w:pStyle w:val="CommentText"/>
      </w:pPr>
      <w:r>
        <w:rPr>
          <w:rStyle w:val="CommentReference"/>
        </w:rPr>
        <w:annotationRef/>
      </w:r>
      <w:r>
        <w:t>Is the disease already present at HBR or not yet?</w:t>
      </w:r>
    </w:p>
  </w:comment>
  <w:comment w:id="127" w:author="John Campbell" w:date="2016-01-14T11:30:00Z" w:initials="JLC">
    <w:p w14:paraId="11E70B15" w14:textId="77777777" w:rsidR="002F2B64" w:rsidRPr="001F5A68" w:rsidRDefault="002F2B64"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162" w:author="Kevin McGuire" w:date="2016-02-09T08:40:00Z" w:initials="KJM">
    <w:p w14:paraId="734B218B" w14:textId="19464623" w:rsidR="002F2B64" w:rsidRDefault="002F2B64">
      <w:pPr>
        <w:pStyle w:val="CommentText"/>
      </w:pPr>
      <w:r>
        <w:rPr>
          <w:rStyle w:val="CommentReference"/>
        </w:rPr>
        <w:annotationRef/>
      </w:r>
      <w:r>
        <w:rPr>
          <w:rFonts w:ascii="Arial" w:hAnsi="Arial" w:cs="Arial"/>
          <w:color w:val="1A1A1A"/>
          <w:sz w:val="26"/>
          <w:szCs w:val="26"/>
        </w:rPr>
        <w:t xml:space="preserve">Benettin, Paolo, Scott W. Bailey, John L. Campbell, Mark B. Green, Andrea Rinaldo, Gene E. Likens, Kevin J. McGuire, and Gianluca Botter. "Linking water age and solute dynamics in streamflow at the Hubbard Brook Experimental Forest, NH, USA." </w:t>
      </w:r>
      <w:r>
        <w:rPr>
          <w:rFonts w:ascii="Arial" w:hAnsi="Arial" w:cs="Arial"/>
          <w:i/>
          <w:iCs/>
          <w:color w:val="1A1A1A"/>
          <w:sz w:val="26"/>
          <w:szCs w:val="26"/>
        </w:rPr>
        <w:t>Water Resources Research</w:t>
      </w:r>
      <w:r>
        <w:rPr>
          <w:rFonts w:ascii="Arial" w:hAnsi="Arial" w:cs="Arial"/>
          <w:color w:val="1A1A1A"/>
          <w:sz w:val="26"/>
          <w:szCs w:val="26"/>
        </w:rPr>
        <w:t xml:space="preserve"> 51, no. 11 (2015): 9256-9272.</w:t>
      </w:r>
    </w:p>
  </w:comment>
  <w:comment w:id="164" w:author="lovettg" w:date="2016-01-28T12:43:00Z" w:initials="gml">
    <w:p w14:paraId="67A0DFD2" w14:textId="77777777" w:rsidR="002F2B64" w:rsidRDefault="002F2B64">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proofErr w:type="gramStart"/>
      <w:r w:rsidRPr="00B75D6F">
        <w:rPr>
          <w:i/>
        </w:rPr>
        <w:t>undergraduate</w:t>
      </w:r>
      <w:proofErr w:type="gramEnd"/>
      <w:r w:rsidRPr="00B75D6F">
        <w:rPr>
          <w:i/>
        </w:rPr>
        <w:t xml:space="preserve"> 1</w:t>
      </w:r>
      <w:r w:rsidRPr="00B75D6F">
        <w:rPr>
          <w:i/>
          <w:vertAlign w:val="superscript"/>
        </w:rPr>
        <w:t>st</w:t>
      </w:r>
      <w:r>
        <w:rPr>
          <w:i/>
        </w:rPr>
        <w:t xml:space="preserve"> </w:t>
      </w:r>
      <w:r w:rsidRPr="00B75D6F">
        <w:rPr>
          <w:i/>
        </w:rPr>
        <w:t>author</w:t>
      </w:r>
      <w:r w:rsidRPr="00B75D6F">
        <w:t>)</w:t>
      </w:r>
    </w:p>
  </w:comment>
  <w:comment w:id="167" w:author="Bailey, Scott -FS" w:date="2016-02-05T15:33:00Z" w:initials="BS-">
    <w:p w14:paraId="5057CC71" w14:textId="6A6271E5" w:rsidR="002F2B64" w:rsidRDefault="002F2B64">
      <w:pPr>
        <w:pStyle w:val="CommentText"/>
      </w:pPr>
      <w:r>
        <w:rPr>
          <w:rStyle w:val="CommentReference"/>
        </w:rPr>
        <w:annotationRef/>
      </w:r>
      <w:r>
        <w:t>Which patterns? This is confusing. Songbird populations remain nearly constant despite changes in songbird abundance?</w:t>
      </w:r>
    </w:p>
  </w:comment>
  <w:comment w:id="168" w:author="Timothy James Fahey" w:date="2016-02-01T11:11:00Z" w:initials="TJF">
    <w:p w14:paraId="4AF6ECD7" w14:textId="175F76F9" w:rsidR="002F2B64" w:rsidRDefault="002F2B64">
      <w:pPr>
        <w:pStyle w:val="CommentText"/>
      </w:pPr>
      <w:r>
        <w:rPr>
          <w:rStyle w:val="CommentReference"/>
        </w:rPr>
        <w:annotationRef/>
      </w:r>
      <w:r>
        <w:t>Can this be further elaborated</w:t>
      </w:r>
    </w:p>
  </w:comment>
  <w:comment w:id="169" w:author="Kevin McGuire" w:date="2016-02-11T20:48:00Z" w:initials="KJM">
    <w:p w14:paraId="72086B48" w14:textId="18AA420E" w:rsidR="002F2B64" w:rsidRDefault="002F2B64">
      <w:pPr>
        <w:pStyle w:val="CommentText"/>
      </w:pPr>
      <w:r>
        <w:rPr>
          <w:rStyle w:val="CommentReference"/>
        </w:rPr>
        <w:annotationRef/>
      </w:r>
      <w:r>
        <w:t>Can we make a case that this is two-way, i.e., data informing models and model structure and not just feeding models as input?  This is something I kept hearing during our mid-term reviews.  As an example, Benettin et al. used a model to predict solute dynamics, which is informed by our evolving conceptual model of the geophysical template (near-stream mixing zone) and isotopic data to constrain transport.  Other examples such as this (maybe without getting into details at this point in the proposal) might be worth mentioning here. I know there has been similar modification of PnET to improve N cycling based on developing conceptualization informed by data.</w:t>
      </w:r>
    </w:p>
    <w:p w14:paraId="2CE4E38C" w14:textId="77777777" w:rsidR="002F2B64" w:rsidRDefault="002F2B64">
      <w:pPr>
        <w:pStyle w:val="CommentText"/>
      </w:pPr>
    </w:p>
    <w:p w14:paraId="63FA4AF2" w14:textId="4A0A0083" w:rsidR="002F2B64" w:rsidRDefault="002F2B64">
      <w:pPr>
        <w:pStyle w:val="CommentText"/>
      </w:pPr>
      <w:r>
        <w:rPr>
          <w:rFonts w:ascii="Arial" w:hAnsi="Arial" w:cs="Arial"/>
          <w:color w:val="1A1A1A"/>
          <w:sz w:val="26"/>
          <w:szCs w:val="26"/>
        </w:rPr>
        <w:t xml:space="preserve">Benettin, Paolo, Scott W. Bailey, John L. Campbell, Mark B. Green, Andrea Rinaldo, Gene E. Likens, Kevin J. McGuire, and Gianluca Botter. "Linking water age and solute dynamics in streamflow at the Hubbard Brook Experimental Forest, NH, USA." </w:t>
      </w:r>
      <w:r>
        <w:rPr>
          <w:rFonts w:ascii="Arial" w:hAnsi="Arial" w:cs="Arial"/>
          <w:i/>
          <w:iCs/>
          <w:color w:val="1A1A1A"/>
          <w:sz w:val="26"/>
          <w:szCs w:val="26"/>
        </w:rPr>
        <w:t>Water Resources Research</w:t>
      </w:r>
      <w:r>
        <w:rPr>
          <w:rFonts w:ascii="Arial" w:hAnsi="Arial" w:cs="Arial"/>
          <w:color w:val="1A1A1A"/>
          <w:sz w:val="26"/>
          <w:szCs w:val="26"/>
        </w:rPr>
        <w:t xml:space="preserve"> 51, no. 11 (2015): 9256-9272.</w:t>
      </w:r>
    </w:p>
  </w:comment>
  <w:comment w:id="172" w:author="John Campbell" w:date="2016-01-14T11:30:00Z" w:initials="JLC">
    <w:p w14:paraId="21B76829" w14:textId="77777777" w:rsidR="002F2B64" w:rsidRPr="006F1A31" w:rsidRDefault="002F2B64">
      <w:pPr>
        <w:pStyle w:val="CommentText"/>
      </w:pPr>
      <w:r>
        <w:rPr>
          <w:rStyle w:val="CommentReference"/>
        </w:rPr>
        <w:annotationRef/>
      </w:r>
      <w:r>
        <w:t xml:space="preserve">Could include: </w:t>
      </w:r>
      <w:r w:rsidRPr="006F1A31">
        <w:t>Campbell, J.L., Yanai, R.D., Green, M.B., Likens, G.E., See, C.R., Barr, B., Bailey, A.S., Buso, D.C., Yang, D. Uncertainty in the net hydrologic flux of calcium in a paired-watershed study. Ecosphere. In press.</w:t>
      </w:r>
    </w:p>
  </w:comment>
  <w:comment w:id="175" w:author="Kevin McGuire" w:date="2016-02-09T08:55:00Z" w:initials="KJM">
    <w:p w14:paraId="4B209A07" w14:textId="2D205726" w:rsidR="002F2B64" w:rsidRDefault="002F2B64">
      <w:pPr>
        <w:pStyle w:val="CommentText"/>
      </w:pPr>
      <w:ins w:id="177" w:author="Kevin McGuire" w:date="2016-02-09T08:54:00Z">
        <w:r>
          <w:rPr>
            <w:rStyle w:val="CommentReference"/>
          </w:rPr>
          <w:annotationRef/>
        </w:r>
      </w:ins>
      <w:r>
        <w:t>It might be best to avoid using the term hydropedology.  The term isn’t always clear to us and using more explicit language might help a broader audience understand.</w:t>
      </w:r>
    </w:p>
  </w:comment>
  <w:comment w:id="179" w:author="Timothy James Fahey" w:date="2016-02-01T11:20:00Z" w:initials="TJF">
    <w:p w14:paraId="754CE791" w14:textId="35F2DC32" w:rsidR="002F2B64" w:rsidRDefault="002F2B64">
      <w:pPr>
        <w:pStyle w:val="CommentText"/>
      </w:pPr>
      <w:r>
        <w:rPr>
          <w:rStyle w:val="CommentReference"/>
        </w:rPr>
        <w:annotationRef/>
      </w:r>
      <w:r>
        <w:t>New one in the works??</w:t>
      </w:r>
    </w:p>
  </w:comment>
  <w:comment w:id="194" w:author="Timothy James Fahey" w:date="2016-02-01T11:25:00Z" w:initials="TJF">
    <w:p w14:paraId="6F769E4D" w14:textId="36C3E725" w:rsidR="002F2B64" w:rsidRDefault="002F2B64">
      <w:pPr>
        <w:pStyle w:val="CommentText"/>
      </w:pPr>
      <w:r>
        <w:rPr>
          <w:rStyle w:val="CommentReference"/>
        </w:rPr>
        <w:annotationRef/>
      </w:r>
      <w:r>
        <w:t>By whom?</w:t>
      </w:r>
    </w:p>
  </w:comment>
  <w:comment w:id="195" w:author="Timothy James Fahey" w:date="2016-02-01T11:24:00Z" w:initials="TJF">
    <w:p w14:paraId="393F3F0F" w14:textId="21AC1A09" w:rsidR="002F2B64" w:rsidRDefault="002F2B64">
      <w:pPr>
        <w:pStyle w:val="CommentText"/>
      </w:pPr>
      <w:r>
        <w:rPr>
          <w:rStyle w:val="CommentReference"/>
        </w:rPr>
        <w:annotationRef/>
      </w:r>
      <w:r>
        <w:t>Hmm, but we don’t propose to study why in this proposal</w:t>
      </w:r>
    </w:p>
  </w:comment>
  <w:comment w:id="229" w:author="Timothy James Fahey" w:date="2016-02-01T15:30:00Z" w:initials="TJF">
    <w:p w14:paraId="290DB7C1" w14:textId="36DC31EC" w:rsidR="002F2B64" w:rsidRDefault="002F2B64">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233" w:author="lovettg" w:date="2016-01-29T20:19:00Z" w:initials="gml">
    <w:p w14:paraId="1423C3D0" w14:textId="77777777" w:rsidR="002F2B64" w:rsidRDefault="002F2B64">
      <w:pPr>
        <w:pStyle w:val="CommentText"/>
      </w:pPr>
      <w:r>
        <w:rPr>
          <w:rStyle w:val="CommentReference"/>
        </w:rPr>
        <w:annotationRef/>
      </w:r>
      <w:r>
        <w:t>NSF wants us to identify lead scientists on each project.  Please help complete these lists.</w:t>
      </w:r>
    </w:p>
  </w:comment>
  <w:comment w:id="243" w:author="Kevin McGuire" w:date="2016-02-11T20:50:00Z" w:initials="KJM">
    <w:p w14:paraId="7CAF6402" w14:textId="269702E2" w:rsidR="002F2B64" w:rsidRDefault="002F2B64">
      <w:pPr>
        <w:pStyle w:val="CommentText"/>
      </w:pPr>
      <w:r>
        <w:rPr>
          <w:rStyle w:val="CommentReference"/>
        </w:rPr>
        <w:annotationRef/>
      </w:r>
      <w:r>
        <w:t xml:space="preserve">The approach presented in Benettin et al. might be extended to this goal.  Using stable water isotopes collected in W3, we have been able to determine dynamic water transit times.  There is no reason to expect W1 to be different.  Water transit times at the catchment scale should informative for Ca cycling.  </w:t>
      </w:r>
    </w:p>
  </w:comment>
  <w:comment w:id="245" w:author="lovettg" w:date="2016-01-29T20:19:00Z" w:initials="gml">
    <w:p w14:paraId="3B1BD103" w14:textId="77777777" w:rsidR="002F2B64" w:rsidRDefault="002F2B64">
      <w:pPr>
        <w:pStyle w:val="CommentText"/>
      </w:pPr>
      <w:r>
        <w:rPr>
          <w:rStyle w:val="CommentReference"/>
        </w:rPr>
        <w:annotationRef/>
      </w:r>
      <w:r>
        <w:t>Complete this list</w:t>
      </w:r>
    </w:p>
  </w:comment>
  <w:comment w:id="246" w:author="Timothy James Fahey" w:date="2016-02-01T12:29:00Z" w:initials="TJF">
    <w:p w14:paraId="00445FED" w14:textId="088FAEED" w:rsidR="002F2B64" w:rsidRDefault="002F2B64">
      <w:pPr>
        <w:pStyle w:val="CommentText"/>
      </w:pPr>
      <w:r>
        <w:rPr>
          <w:rStyle w:val="CommentReference"/>
        </w:rPr>
        <w:annotationRef/>
      </w:r>
      <w:r>
        <w:t>Plus N fixation, right?</w:t>
      </w:r>
    </w:p>
  </w:comment>
  <w:comment w:id="247" w:author="Kevin McGuire" w:date="2016-02-11T20:54:00Z" w:initials="KJM">
    <w:p w14:paraId="19610BF1" w14:textId="5C85B5AA" w:rsidR="002F2B64" w:rsidRDefault="002F2B64">
      <w:pPr>
        <w:pStyle w:val="CommentText"/>
      </w:pPr>
      <w:r>
        <w:rPr>
          <w:rStyle w:val="CommentReference"/>
        </w:rPr>
        <w:annotationRef/>
      </w:r>
      <w:r>
        <w:t>Tie into geophysical template.  We have shown thresholds in lateral flow contribution from different parts of the landscape (i.e., through soil types) (Gannon et al. 2014).  Developing a better sense of flow pathways and saturation frequency is key to N cycling.  I feel an opportunity is missed by not integrating the N loss work with the hydro and geophysical template work.</w:t>
      </w:r>
    </w:p>
  </w:comment>
  <w:comment w:id="249" w:author="Kevin McGuire" w:date="2016-02-11T20:55:00Z" w:initials="KJM">
    <w:p w14:paraId="65F2FEC8" w14:textId="2876654D" w:rsidR="002F2B64" w:rsidRDefault="002F2B64">
      <w:pPr>
        <w:pStyle w:val="CommentText"/>
      </w:pPr>
      <w:r>
        <w:rPr>
          <w:rStyle w:val="CommentReference"/>
        </w:rPr>
        <w:annotationRef/>
      </w:r>
      <w:r>
        <w:t xml:space="preserve">Again, as in Wexler et al. the tie into the groundwater regime and soils is critical. </w:t>
      </w:r>
    </w:p>
  </w:comment>
  <w:comment w:id="253" w:author="Timothy James Fahey" w:date="2016-02-01T12:32:00Z" w:initials="TJF">
    <w:p w14:paraId="496BCBB9" w14:textId="09300609" w:rsidR="002F2B64" w:rsidRDefault="002F2B64">
      <w:pPr>
        <w:pStyle w:val="CommentText"/>
      </w:pPr>
      <w:r>
        <w:rPr>
          <w:rStyle w:val="CommentReference"/>
        </w:rPr>
        <w:annotationRef/>
      </w:r>
      <w:r>
        <w:t>If needed, this section could be reduced – e.g., no need to go back over V and R.</w:t>
      </w:r>
    </w:p>
  </w:comment>
  <w:comment w:id="259" w:author="lovettg" w:date="2016-01-26T16:02:00Z" w:initials="gml">
    <w:p w14:paraId="352E40C0" w14:textId="77777777" w:rsidR="002F2B64" w:rsidRPr="004B21E8" w:rsidRDefault="002F2B64" w:rsidP="00DE22D7">
      <w:pPr>
        <w:autoSpaceDE w:val="0"/>
        <w:autoSpaceDN w:val="0"/>
        <w:adjustRightInd w:val="0"/>
        <w:spacing w:after="0" w:line="240" w:lineRule="auto"/>
        <w:rPr>
          <w:rFonts w:ascii="AdvTimes" w:eastAsia="AdvTimes" w:cs="AdvTimes"/>
          <w:sz w:val="16"/>
          <w:szCs w:val="16"/>
        </w:rPr>
      </w:pPr>
      <w:r>
        <w:rPr>
          <w:rStyle w:val="CommentReference"/>
        </w:rPr>
        <w:annotationRef/>
      </w:r>
      <w:proofErr w:type="gramStart"/>
      <w:r>
        <w:rPr>
          <w:rFonts w:ascii="AdvTimes" w:eastAsia="AdvTimes" w:cs="AdvTimes"/>
          <w:sz w:val="16"/>
          <w:szCs w:val="16"/>
        </w:rPr>
        <w:t>e</w:t>
      </w:r>
      <w:proofErr w:type="gramEnd"/>
      <w:r>
        <w:rPr>
          <w:rFonts w:ascii="AdvTimes" w:eastAsia="AdvTimes" w:cs="AdvTimes"/>
          <w:sz w:val="16"/>
          <w:szCs w:val="16"/>
        </w:rPr>
        <w:t xml:space="preserve">.g., Kizewski, F., J. Kaye, and C. E. Martinez. </w:t>
      </w:r>
      <w:r>
        <w:rPr>
          <w:rFonts w:ascii="AdvTimes-i" w:eastAsia="AdvTimes" w:hAnsi="AdvTimes-i" w:cs="AdvTimes-i"/>
          <w:sz w:val="16"/>
          <w:szCs w:val="16"/>
        </w:rPr>
        <w:t>In review</w:t>
      </w:r>
      <w:r>
        <w:rPr>
          <w:rFonts w:ascii="AdvTimes" w:eastAsia="AdvTimes" w:cs="AdvTimes"/>
          <w:sz w:val="16"/>
          <w:szCs w:val="16"/>
        </w:rPr>
        <w:t>. Nitrate transformation and immobilization in organic matter incubations: influence of redox and (</w:t>
      </w:r>
      <w:proofErr w:type="gramStart"/>
      <w:r>
        <w:rPr>
          <w:rFonts w:ascii="AdvTimes" w:eastAsia="AdvTimes" w:cs="AdvTimes"/>
          <w:sz w:val="16"/>
          <w:szCs w:val="16"/>
        </w:rPr>
        <w:t>a)biotic</w:t>
      </w:r>
      <w:proofErr w:type="gramEnd"/>
      <w:r>
        <w:rPr>
          <w:rFonts w:ascii="AdvTimes" w:eastAsia="AdvTimes" w:cs="AdvTimes"/>
          <w:sz w:val="16"/>
          <w:szCs w:val="16"/>
        </w:rPr>
        <w:t xml:space="preserve"> conditions. </w:t>
      </w:r>
    </w:p>
    <w:p w14:paraId="4A76C55D" w14:textId="77777777" w:rsidR="002F2B64" w:rsidRDefault="002F2B64">
      <w:pPr>
        <w:pStyle w:val="CommentText"/>
      </w:pPr>
    </w:p>
  </w:comment>
  <w:comment w:id="260" w:author="Timothy James Fahey" w:date="2016-02-01T12:37:00Z" w:initials="TJF">
    <w:p w14:paraId="57A08992" w14:textId="543E4958" w:rsidR="002F2B64" w:rsidRDefault="002F2B64">
      <w:pPr>
        <w:pStyle w:val="CommentText"/>
      </w:pPr>
      <w:r>
        <w:rPr>
          <w:rStyle w:val="CommentReference"/>
        </w:rPr>
        <w:annotationRef/>
      </w:r>
      <w:r>
        <w:t>Adsorption of DON??</w:t>
      </w:r>
    </w:p>
  </w:comment>
  <w:comment w:id="261" w:author="Kevin McGuire" w:date="2016-02-09T09:24:00Z" w:initials="KJM">
    <w:p w14:paraId="3A7B2918" w14:textId="32CA0D7B" w:rsidR="002F2B64" w:rsidRDefault="002F2B64">
      <w:pPr>
        <w:pStyle w:val="CommentText"/>
      </w:pPr>
      <w:r>
        <w:rPr>
          <w:rStyle w:val="CommentReference"/>
        </w:rPr>
        <w:annotationRef/>
      </w:r>
      <w:r>
        <w:t xml:space="preserve">Do we need to mention models we use to understand hydrologic processes?  For example, we have used BROOK traditionally, but we have used the Swedish model HBV and new storage-age-selection models to estimate water ages.  I do not think these models are used to the same extent as the others mentioned.  I’m just throwing this out there so it is not overlooked. </w:t>
      </w:r>
    </w:p>
  </w:comment>
  <w:comment w:id="273" w:author="Timothy James Fahey" w:date="2016-02-01T12:38:00Z" w:initials="TJF">
    <w:p w14:paraId="02AF0861" w14:textId="4C9D82E5" w:rsidR="002F2B64" w:rsidRDefault="002F2B64">
      <w:pPr>
        <w:pStyle w:val="CommentText"/>
      </w:pPr>
      <w:r>
        <w:rPr>
          <w:rStyle w:val="CommentReference"/>
        </w:rPr>
        <w:annotationRef/>
      </w:r>
      <w:proofErr w:type="gramStart"/>
      <w:r>
        <w:t>formatting</w:t>
      </w:r>
      <w:proofErr w:type="gramEnd"/>
    </w:p>
  </w:comment>
  <w:comment w:id="275" w:author="Timothy James Fahey" w:date="2016-02-01T15:45:00Z" w:initials="TJF">
    <w:p w14:paraId="11ED1618" w14:textId="77777777" w:rsidR="002F2B64" w:rsidRDefault="002F2B64" w:rsidP="00103408">
      <w:pPr>
        <w:pStyle w:val="CommentText"/>
      </w:pPr>
      <w:r>
        <w:rPr>
          <w:rStyle w:val="CommentReference"/>
        </w:rPr>
        <w:annotationRef/>
      </w:r>
      <w:r>
        <w:t>Rastetter, E. B., G. I. A</w:t>
      </w:r>
    </w:p>
    <w:p w14:paraId="4F754626" w14:textId="77777777" w:rsidR="002F2B64" w:rsidRDefault="002F2B64" w:rsidP="00103408">
      <w:pPr>
        <w:pStyle w:val="CommentText"/>
      </w:pPr>
      <w:r>
        <w:t xml:space="preserve"> ̊</w:t>
      </w:r>
    </w:p>
    <w:p w14:paraId="6110F8D1" w14:textId="77777777" w:rsidR="002F2B64" w:rsidRDefault="002F2B64" w:rsidP="00103408">
      <w:pPr>
        <w:pStyle w:val="CommentText"/>
      </w:pPr>
      <w:proofErr w:type="gramStart"/>
      <w:r>
        <w:t>gren</w:t>
      </w:r>
      <w:proofErr w:type="gramEnd"/>
      <w:r>
        <w:t>, and G. R. Shaver. 1997.</w:t>
      </w:r>
    </w:p>
    <w:p w14:paraId="63266209" w14:textId="77777777" w:rsidR="002F2B64" w:rsidRDefault="002F2B64" w:rsidP="00103408">
      <w:pPr>
        <w:pStyle w:val="CommentText"/>
      </w:pPr>
      <w:r>
        <w:t>Responses of N-limited ecosystems to increased CO</w:t>
      </w:r>
    </w:p>
    <w:p w14:paraId="528BD3A0" w14:textId="77777777" w:rsidR="002F2B64" w:rsidRDefault="002F2B64" w:rsidP="00103408">
      <w:pPr>
        <w:pStyle w:val="CommentText"/>
      </w:pPr>
      <w:r>
        <w:t>2</w:t>
      </w:r>
    </w:p>
    <w:p w14:paraId="59429197" w14:textId="77777777" w:rsidR="002F2B64" w:rsidRDefault="002F2B64" w:rsidP="00103408">
      <w:pPr>
        <w:pStyle w:val="CommentText"/>
      </w:pPr>
      <w:proofErr w:type="gramStart"/>
      <w:r>
        <w:t>:a</w:t>
      </w:r>
      <w:proofErr w:type="gramEnd"/>
    </w:p>
    <w:p w14:paraId="69D84058" w14:textId="77777777" w:rsidR="002F2B64" w:rsidRDefault="002F2B64" w:rsidP="00103408">
      <w:pPr>
        <w:pStyle w:val="CommentText"/>
      </w:pPr>
      <w:proofErr w:type="gramStart"/>
      <w:r>
        <w:t>balanced</w:t>
      </w:r>
      <w:proofErr w:type="gramEnd"/>
      <w:r>
        <w:t>-nutrition, coupled-element-cycles model. Ecological</w:t>
      </w:r>
    </w:p>
    <w:p w14:paraId="2F47669B" w14:textId="28295ECA" w:rsidR="002F2B64" w:rsidRDefault="002F2B64" w:rsidP="00103408">
      <w:pPr>
        <w:pStyle w:val="CommentText"/>
      </w:pPr>
      <w:r>
        <w:t>Applications 7:444–460</w:t>
      </w:r>
    </w:p>
  </w:comment>
  <w:comment w:id="276" w:author="Kevin McGuire" w:date="2016-02-11T21:00:00Z" w:initials="KJM">
    <w:p w14:paraId="5B635407" w14:textId="304C6EDC" w:rsidR="002F2B64" w:rsidRDefault="002F2B64">
      <w:pPr>
        <w:pStyle w:val="CommentText"/>
      </w:pPr>
      <w:r>
        <w:rPr>
          <w:rStyle w:val="CommentReference"/>
        </w:rPr>
        <w:annotationRef/>
      </w:r>
      <w:r>
        <w:t xml:space="preserve">Need to be clear here.  </w:t>
      </w:r>
    </w:p>
  </w:comment>
  <w:comment w:id="277" w:author="Kevin McGuire" w:date="2016-02-11T20:59:00Z" w:initials="KJM">
    <w:p w14:paraId="54B18F7A" w14:textId="18754770" w:rsidR="002F2B64" w:rsidRDefault="002F2B64">
      <w:pPr>
        <w:pStyle w:val="CommentText"/>
      </w:pPr>
      <w:r>
        <w:rPr>
          <w:rStyle w:val="CommentReference"/>
        </w:rPr>
        <w:annotationRef/>
      </w:r>
      <w:r>
        <w:t xml:space="preserve">Not clear how this will be accomplished.  Soil water fluxes, which are dominantly lateral (downslope) are not captured by zero-tension lysimeters, and are notoriously difficult to quantify.  It requires recording well networks to capture transient saturation coupled with sampling campaigns to sample that transient flow (note: transient saturated flow is probably orders of magnitude higher than shallow soil vertical fluxes).  Also, water isotopes are useful in understanding pathways.  </w:t>
      </w:r>
    </w:p>
  </w:comment>
  <w:comment w:id="278" w:author="Kevin McGuire" w:date="2016-02-11T21:00:00Z" w:initials="KJM">
    <w:p w14:paraId="286409E2" w14:textId="48B7BBF9" w:rsidR="002F2B64" w:rsidRDefault="002F2B64">
      <w:pPr>
        <w:pStyle w:val="CommentText"/>
      </w:pPr>
      <w:r>
        <w:rPr>
          <w:rStyle w:val="CommentReference"/>
        </w:rPr>
        <w:annotationRef/>
      </w:r>
      <w:r>
        <w:t xml:space="preserve">It seems like this should better tie in with geophysical template.  We need to better link the groundwater monitoring, soil characteriztation (not just surficial), DO or redox, and flowpath work to the N cycling work.  </w:t>
      </w:r>
    </w:p>
  </w:comment>
  <w:comment w:id="279" w:author="lovettg" w:date="2016-01-29T09:51:00Z" w:initials="gml">
    <w:p w14:paraId="497E62CB" w14:textId="77777777" w:rsidR="002F2B64" w:rsidRDefault="002F2B64">
      <w:pPr>
        <w:pStyle w:val="CommentText"/>
      </w:pPr>
      <w:r>
        <w:rPr>
          <w:rStyle w:val="CommentReference"/>
        </w:rPr>
        <w:annotationRef/>
      </w:r>
    </w:p>
    <w:p w14:paraId="10A0CFB4" w14:textId="77777777" w:rsidR="002F2B64" w:rsidRDefault="002F2B64">
      <w:pPr>
        <w:pStyle w:val="CommentText"/>
      </w:pPr>
      <w:r>
        <w:t>From John B:</w:t>
      </w:r>
    </w:p>
    <w:p w14:paraId="044CEA96" w14:textId="77777777" w:rsidR="002F2B64" w:rsidRDefault="002F2B64" w:rsidP="00AE7DC9">
      <w:pPr>
        <w:pStyle w:val="CommentText"/>
      </w:pPr>
      <w:r>
        <w:t xml:space="preserve">This section is the only mention of P in the entire proposal. It is an important counter to the focus on N and Ca but could use a more conceptual intro. </w:t>
      </w:r>
    </w:p>
    <w:p w14:paraId="15D026D4" w14:textId="77777777" w:rsidR="002F2B64" w:rsidRDefault="002F2B64">
      <w:pPr>
        <w:pStyle w:val="CommentText"/>
      </w:pPr>
    </w:p>
    <w:p w14:paraId="6D6E5E8A" w14:textId="77777777" w:rsidR="002F2B64" w:rsidRDefault="002F2B64">
      <w:pPr>
        <w:pStyle w:val="CommentText"/>
      </w:pPr>
    </w:p>
  </w:comment>
  <w:comment w:id="280" w:author="lovettg" w:date="2016-01-29T20:20:00Z" w:initials="gml">
    <w:p w14:paraId="3E2DD7EF" w14:textId="77777777" w:rsidR="002F2B64" w:rsidRDefault="002F2B64">
      <w:pPr>
        <w:pStyle w:val="CommentText"/>
      </w:pPr>
      <w:r>
        <w:rPr>
          <w:rStyle w:val="CommentReference"/>
        </w:rPr>
        <w:annotationRef/>
      </w:r>
      <w:r>
        <w:t>Complete this list</w:t>
      </w:r>
    </w:p>
  </w:comment>
  <w:comment w:id="300" w:author="Timothy James Fahey" w:date="2016-02-01T12:57:00Z" w:initials="TJF">
    <w:p w14:paraId="1B42AC50" w14:textId="602FD3BF" w:rsidR="002F2B64" w:rsidRDefault="002F2B64">
      <w:pPr>
        <w:pStyle w:val="CommentText"/>
      </w:pPr>
      <w:r>
        <w:rPr>
          <w:rStyle w:val="CommentReference"/>
        </w:rPr>
        <w:annotationRef/>
      </w:r>
      <w:r>
        <w:t>We have a nice conceptual diagram from the new preproposal that could go here</w:t>
      </w:r>
    </w:p>
  </w:comment>
  <w:comment w:id="315" w:author="lovettg" w:date="2016-01-29T10:14:00Z" w:initials="gml">
    <w:p w14:paraId="7FC1B2C7" w14:textId="77777777" w:rsidR="002F2B64" w:rsidRDefault="002F2B64">
      <w:pPr>
        <w:pStyle w:val="CommentText"/>
      </w:pPr>
      <w:r>
        <w:rPr>
          <w:rStyle w:val="CommentReference"/>
        </w:rPr>
        <w:annotationRef/>
      </w:r>
      <w:r>
        <w:t>No mention of Ca response</w:t>
      </w:r>
    </w:p>
  </w:comment>
  <w:comment w:id="316" w:author="Timothy James Fahey" w:date="2016-02-01T13:05:00Z" w:initials="TJF">
    <w:p w14:paraId="6B1485B1" w14:textId="2E5FA956" w:rsidR="002F2B64" w:rsidRDefault="002F2B64">
      <w:pPr>
        <w:pStyle w:val="CommentText"/>
      </w:pPr>
      <w:r>
        <w:rPr>
          <w:rStyle w:val="CommentReference"/>
        </w:rPr>
        <w:annotationRef/>
      </w:r>
      <w:r>
        <w:t>Seems trite</w:t>
      </w:r>
    </w:p>
  </w:comment>
  <w:comment w:id="321" w:author="lovettg" w:date="2016-01-29T20:20:00Z" w:initials="gml">
    <w:p w14:paraId="44F47D05" w14:textId="77777777" w:rsidR="002F2B64" w:rsidRDefault="002F2B64">
      <w:pPr>
        <w:pStyle w:val="CommentText"/>
      </w:pPr>
      <w:r>
        <w:rPr>
          <w:rStyle w:val="CommentReference"/>
        </w:rPr>
        <w:annotationRef/>
      </w:r>
      <w:r>
        <w:t>Complete this list</w:t>
      </w:r>
    </w:p>
  </w:comment>
  <w:comment w:id="328" w:author="lovettg" w:date="2016-01-29T10:28:00Z" w:initials="gml">
    <w:p w14:paraId="726D050D" w14:textId="77777777" w:rsidR="002F2B64" w:rsidRDefault="002F2B64">
      <w:pPr>
        <w:pStyle w:val="CommentText"/>
      </w:pPr>
      <w:r>
        <w:rPr>
          <w:rStyle w:val="CommentReference"/>
        </w:rPr>
        <w:annotationRef/>
      </w:r>
      <w:r>
        <w:t xml:space="preserve">Mark or Jackie:  We </w:t>
      </w:r>
      <w:proofErr w:type="gramStart"/>
      <w:r>
        <w:t>need  more</w:t>
      </w:r>
      <w:proofErr w:type="gramEnd"/>
      <w:r>
        <w:t xml:space="preserve"> explanation here. </w:t>
      </w:r>
    </w:p>
  </w:comment>
  <w:comment w:id="329" w:author="lovettg" w:date="2016-01-29T20:20:00Z" w:initials="gml">
    <w:p w14:paraId="5B67B490" w14:textId="77777777" w:rsidR="002F2B64" w:rsidRDefault="002F2B64">
      <w:pPr>
        <w:pStyle w:val="CommentText"/>
      </w:pPr>
      <w:r>
        <w:rPr>
          <w:rStyle w:val="CommentReference"/>
        </w:rPr>
        <w:annotationRef/>
      </w:r>
      <w:r>
        <w:t>Complete this list</w:t>
      </w:r>
    </w:p>
  </w:comment>
  <w:comment w:id="338" w:author="lovettg" w:date="2016-01-29T20:21:00Z" w:initials="gml">
    <w:p w14:paraId="3486E76F" w14:textId="77777777" w:rsidR="002F2B64" w:rsidRDefault="002F2B64">
      <w:pPr>
        <w:pStyle w:val="CommentText"/>
      </w:pPr>
      <w:r>
        <w:rPr>
          <w:rStyle w:val="CommentReference"/>
        </w:rPr>
        <w:annotationRef/>
      </w:r>
      <w:r>
        <w:t>Complete this list</w:t>
      </w:r>
    </w:p>
  </w:comment>
  <w:comment w:id="343" w:author="Timothy James Fahey" w:date="2016-02-01T13:33:00Z" w:initials="TJF">
    <w:p w14:paraId="5C3FEBC1" w14:textId="30873754" w:rsidR="002F2B64" w:rsidRDefault="002F2B64">
      <w:pPr>
        <w:pStyle w:val="CommentText"/>
      </w:pPr>
      <w:r>
        <w:rPr>
          <w:rStyle w:val="CommentReference"/>
        </w:rPr>
        <w:annotationRef/>
      </w:r>
      <w:r>
        <w:t>Repetitious - could edit</w:t>
      </w:r>
    </w:p>
  </w:comment>
  <w:comment w:id="348" w:author="lovettg" w:date="2016-01-26T16:55:00Z" w:initials="gml">
    <w:p w14:paraId="36694F1D" w14:textId="77777777" w:rsidR="002F2B64" w:rsidRDefault="002F2B64">
      <w:pPr>
        <w:pStyle w:val="CommentText"/>
      </w:pPr>
      <w:r>
        <w:rPr>
          <w:rStyle w:val="CommentReference"/>
        </w:rPr>
        <w:annotationRef/>
      </w:r>
      <w:r>
        <w:t>Peter: you need to elaborate here</w:t>
      </w:r>
    </w:p>
  </w:comment>
  <w:comment w:id="351" w:author="Mark Green" w:date="2016-01-14T11:30:00Z" w:initials="MG">
    <w:p w14:paraId="010CD173" w14:textId="77777777" w:rsidR="002F2B64" w:rsidRDefault="002F2B64">
      <w:pPr>
        <w:pStyle w:val="CommentText"/>
      </w:pPr>
      <w:r>
        <w:rPr>
          <w:rStyle w:val="CommentReference"/>
        </w:rPr>
        <w:annotationRef/>
      </w:r>
      <w:r>
        <w:t>I wasn’t part of this part, but here are some ideas.</w:t>
      </w:r>
    </w:p>
  </w:comment>
  <w:comment w:id="352" w:author="Winsor Lowe" w:date="2016-01-28T16:02:00Z" w:initials="WL">
    <w:p w14:paraId="63CBC7F2" w14:textId="77777777" w:rsidR="002F2B64" w:rsidRDefault="002F2B64"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353" w:author="Matthew P. Ayres" w:date="2016-01-28T16:02:00Z" w:initials="MPA">
    <w:p w14:paraId="1BC27E56" w14:textId="77777777" w:rsidR="002F2B64" w:rsidRDefault="002F2B64" w:rsidP="00765743">
      <w:pPr>
        <w:pStyle w:val="CommentText"/>
      </w:pPr>
      <w:r>
        <w:rPr>
          <w:rStyle w:val="CommentReference"/>
        </w:rPr>
        <w:annotationRef/>
      </w:r>
      <w:r>
        <w:t>I agree with Winsor that it seems tacked on but I could not see how to fix it. Maybe it can be moved to go along with other animal work.</w:t>
      </w:r>
    </w:p>
  </w:comment>
  <w:comment w:id="354" w:author="lovettg" w:date="2016-01-29T20:21:00Z" w:initials="gml">
    <w:p w14:paraId="0F756C02" w14:textId="77777777" w:rsidR="002F2B64" w:rsidRDefault="002F2B64">
      <w:pPr>
        <w:pStyle w:val="CommentText"/>
      </w:pPr>
      <w:r>
        <w:rPr>
          <w:rStyle w:val="CommentReference"/>
        </w:rPr>
        <w:annotationRef/>
      </w:r>
      <w:r>
        <w:t>Complete this list</w:t>
      </w:r>
    </w:p>
  </w:comment>
  <w:comment w:id="356" w:author="lovettg" w:date="2016-01-28T16:08:00Z" w:initials="gml">
    <w:p w14:paraId="26BD3623" w14:textId="77777777" w:rsidR="002F2B64" w:rsidRDefault="002F2B64"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2F2B64" w:rsidRDefault="002F2B64">
      <w:pPr>
        <w:pStyle w:val="CommentText"/>
      </w:pPr>
    </w:p>
  </w:comment>
  <w:comment w:id="357" w:author="Timothy James Fahey" w:date="2016-02-01T13:40:00Z" w:initials="TJF">
    <w:p w14:paraId="198B4668" w14:textId="38818822" w:rsidR="002F2B64" w:rsidRDefault="002F2B64">
      <w:pPr>
        <w:pStyle w:val="CommentText"/>
      </w:pPr>
      <w:r>
        <w:rPr>
          <w:rStyle w:val="CommentReference"/>
        </w:rPr>
        <w:annotationRef/>
      </w:r>
      <w:r>
        <w:t>Autumn is addressed in both the phenology and stream sections</w:t>
      </w:r>
    </w:p>
  </w:comment>
  <w:comment w:id="358" w:author="lovettg" w:date="2016-01-28T16:09:00Z" w:initials="gml">
    <w:p w14:paraId="005FB490" w14:textId="77777777" w:rsidR="002F2B64" w:rsidRDefault="002F2B64" w:rsidP="00765743">
      <w:pPr>
        <w:pStyle w:val="CommentText"/>
      </w:pPr>
      <w:r>
        <w:rPr>
          <w:rStyle w:val="CommentReference"/>
        </w:rPr>
        <w:annotationRef/>
      </w:r>
      <w:r>
        <w:t>From Mark G: We already have these sensors deployed upstream of the weir basins (since 2013).</w:t>
      </w:r>
    </w:p>
    <w:p w14:paraId="729EA830" w14:textId="77777777" w:rsidR="002F2B64" w:rsidRDefault="002F2B64">
      <w:pPr>
        <w:pStyle w:val="CommentText"/>
      </w:pPr>
    </w:p>
  </w:comment>
  <w:comment w:id="359" w:author="Emma Rosi-Marshall" w:date="2016-01-28T16:02:00Z" w:initials="ER">
    <w:p w14:paraId="4BA73C43" w14:textId="77777777" w:rsidR="002F2B64" w:rsidRPr="004A1737" w:rsidRDefault="002F2B64" w:rsidP="00765743">
      <w:pPr>
        <w:numPr>
          <w:ilvl w:val="0"/>
          <w:numId w:val="23"/>
        </w:numPr>
        <w:spacing w:after="0" w:line="240" w:lineRule="auto"/>
        <w:ind w:left="360"/>
        <w:rPr>
          <w:rFonts w:ascii="Times New Roman" w:hAnsi="Times New Roman"/>
        </w:rPr>
      </w:pPr>
      <w:r>
        <w:rPr>
          <w:rStyle w:val="CommentReference"/>
        </w:rPr>
        <w:annotationRef/>
      </w:r>
      <w:r w:rsidRPr="004A1737">
        <w:rPr>
          <w:rFonts w:ascii="Times New Roman" w:hAnsi="Times New Roman"/>
        </w:rPr>
        <w:t>Entrekin, S.</w:t>
      </w:r>
      <w:r>
        <w:rPr>
          <w:rFonts w:ascii="Times New Roman" w:hAnsi="Times New Roman"/>
        </w:rPr>
        <w:t xml:space="preserve"> </w:t>
      </w:r>
      <w:r w:rsidRPr="004A1737">
        <w:rPr>
          <w:rFonts w:ascii="Times New Roman" w:hAnsi="Times New Roman"/>
        </w:rPr>
        <w:t>A., J. L. Tank, E. J. Rosi-Marshall, T. J. Hoellein, and G. A. Lamberti</w:t>
      </w:r>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2F2B64" w:rsidRDefault="002F2B64" w:rsidP="00765743">
      <w:pPr>
        <w:pStyle w:val="CommentText"/>
      </w:pPr>
    </w:p>
  </w:comment>
  <w:comment w:id="360" w:author="Emma Rosi-Marshall" w:date="2016-01-28T16:02:00Z" w:initials="ER">
    <w:p w14:paraId="7CD343FB" w14:textId="77777777" w:rsidR="002F2B64" w:rsidRDefault="002F2B64" w:rsidP="00765743">
      <w:pPr>
        <w:pStyle w:val="CommentText"/>
      </w:pPr>
      <w:r>
        <w:rPr>
          <w:rStyle w:val="CommentReference"/>
        </w:rPr>
        <w:annotationRef/>
      </w:r>
      <w:r>
        <w:rPr>
          <w:rFonts w:eastAsia="Times New Roman" w:cs="Times New Roman"/>
        </w:rPr>
        <w:t>Hall, R. J., G. E. Likens, S. B. Fiance, and G. R. Hendrey. 1980. Experimental acidification of a stream in the Hubbard Brook Experimental Forest, New Hampshire. Ecology 61:976-989.</w:t>
      </w:r>
    </w:p>
  </w:comment>
  <w:comment w:id="361" w:author="lovettg" w:date="2016-01-29T20:01:00Z" w:initials="gml">
    <w:p w14:paraId="4FE3DDE8" w14:textId="77777777" w:rsidR="002F2B64" w:rsidRDefault="002F2B64">
      <w:pPr>
        <w:pStyle w:val="CommentText"/>
      </w:pPr>
      <w:r>
        <w:rPr>
          <w:rStyle w:val="CommentReference"/>
        </w:rPr>
        <w:annotationRef/>
      </w:r>
      <w:r>
        <w:t>Needs more of conceptual intro</w:t>
      </w:r>
    </w:p>
  </w:comment>
  <w:comment w:id="362" w:author="lovettg" w:date="2016-01-29T20:21:00Z" w:initials="gml">
    <w:p w14:paraId="73C4F282" w14:textId="77777777" w:rsidR="002F2B64" w:rsidRDefault="002F2B64">
      <w:pPr>
        <w:pStyle w:val="CommentText"/>
      </w:pPr>
      <w:r>
        <w:rPr>
          <w:rStyle w:val="CommentReference"/>
        </w:rPr>
        <w:annotationRef/>
      </w:r>
      <w:r>
        <w:t>Complete this list</w:t>
      </w:r>
    </w:p>
  </w:comment>
  <w:comment w:id="371" w:author="lovettg" w:date="2016-01-26T17:17:00Z" w:initials="gml">
    <w:p w14:paraId="65984E46" w14:textId="77777777" w:rsidR="002F2B64" w:rsidRDefault="002F2B64" w:rsidP="00E835E5">
      <w:pPr>
        <w:pStyle w:val="CommentText"/>
      </w:pPr>
      <w:r>
        <w:rPr>
          <w:rStyle w:val="CommentReference"/>
        </w:rPr>
        <w:annotationRef/>
      </w:r>
      <w:r>
        <w:t>True?  How about soil solution or groundwater?</w:t>
      </w:r>
    </w:p>
  </w:comment>
  <w:comment w:id="375" w:author="lovettg" w:date="2016-01-29T10:52:00Z" w:initials="gml">
    <w:p w14:paraId="1EFFC6BF" w14:textId="77777777" w:rsidR="002F2B64" w:rsidRDefault="002F2B64">
      <w:pPr>
        <w:pStyle w:val="CommentText"/>
      </w:pPr>
      <w:r>
        <w:rPr>
          <w:rStyle w:val="CommentReference"/>
        </w:rPr>
        <w:annotationRef/>
      </w:r>
      <w:r>
        <w:t>Section should be further shortened</w:t>
      </w:r>
    </w:p>
  </w:comment>
  <w:comment w:id="376" w:author="lovettg" w:date="2016-01-29T20:21:00Z" w:initials="gml">
    <w:p w14:paraId="557855C4" w14:textId="77777777" w:rsidR="002F2B64" w:rsidRDefault="002F2B64">
      <w:pPr>
        <w:pStyle w:val="CommentText"/>
      </w:pPr>
      <w:r>
        <w:rPr>
          <w:rStyle w:val="CommentReference"/>
        </w:rPr>
        <w:annotationRef/>
      </w:r>
      <w:r>
        <w:t>Complete this list</w:t>
      </w:r>
    </w:p>
  </w:comment>
  <w:comment w:id="385" w:author="Timothy James Fahey" w:date="2016-02-01T13:52:00Z" w:initials="TJF">
    <w:p w14:paraId="2F072484" w14:textId="26C29454" w:rsidR="002F2B64" w:rsidRDefault="002F2B64">
      <w:pPr>
        <w:pStyle w:val="CommentText"/>
      </w:pPr>
      <w:r>
        <w:rPr>
          <w:rStyle w:val="CommentReference"/>
        </w:rPr>
        <w:annotationRef/>
      </w:r>
      <w:r>
        <w:t>Right?</w:t>
      </w:r>
    </w:p>
  </w:comment>
  <w:comment w:id="387" w:author="lovettg" w:date="2016-01-28T16:20:00Z" w:initials="gml">
    <w:p w14:paraId="047F2BE1" w14:textId="77777777" w:rsidR="002F2B64" w:rsidRDefault="002F2B64" w:rsidP="00F21657">
      <w:pPr>
        <w:pStyle w:val="CommentText"/>
      </w:pPr>
      <w:r>
        <w:rPr>
          <w:rStyle w:val="CommentReference"/>
        </w:rPr>
        <w:annotationRef/>
      </w:r>
      <w:r w:rsidRPr="003F6745">
        <w:t xml:space="preserve">Lany, N. K., M. P. Ayres, E. E. Stange, T. S. Sillet, N. L. Rodenhouse, and R. T. Holmes. 2015. Breeding timed to maximize reproductive success in a migratory songbird: </w:t>
      </w:r>
      <w:r>
        <w:t>t</w:t>
      </w:r>
      <w:r w:rsidRPr="003F6745">
        <w:t xml:space="preserve">he importance of phenological asynchrony. </w:t>
      </w:r>
      <w:r>
        <w:t>Oikos, in press.</w:t>
      </w:r>
    </w:p>
  </w:comment>
  <w:comment w:id="389" w:author="Timothy James Fahey" w:date="2016-02-01T13:55:00Z" w:initials="TJF">
    <w:p w14:paraId="11C113B0" w14:textId="125C4E1F" w:rsidR="002F2B64" w:rsidRDefault="002F2B64">
      <w:pPr>
        <w:pStyle w:val="CommentText"/>
      </w:pPr>
      <w:r>
        <w:rPr>
          <w:rStyle w:val="CommentReference"/>
        </w:rPr>
        <w:annotationRef/>
      </w:r>
      <w:r>
        <w:t>Not likely- we see annual variation in leaf litter N</w:t>
      </w:r>
    </w:p>
  </w:comment>
  <w:comment w:id="388" w:author="lovettg" w:date="2016-01-29T10:49:00Z" w:initials="gml">
    <w:p w14:paraId="1DC30AE4" w14:textId="77777777" w:rsidR="002F2B64" w:rsidRDefault="002F2B64">
      <w:pPr>
        <w:pStyle w:val="CommentText"/>
      </w:pPr>
      <w:r>
        <w:rPr>
          <w:rStyle w:val="CommentReference"/>
        </w:rPr>
        <w:annotationRef/>
      </w:r>
      <w:r>
        <w:t>No mention of brown web in previous section</w:t>
      </w:r>
    </w:p>
  </w:comment>
  <w:comment w:id="390" w:author="Winsor Lowe" w:date="2016-01-28T16:20:00Z" w:initials="WL">
    <w:p w14:paraId="5E85907D" w14:textId="77777777" w:rsidR="002F2B64" w:rsidRPr="0029729A" w:rsidRDefault="002F2B64"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2F2B64" w:rsidRDefault="002F2B64" w:rsidP="00F21657">
      <w:pPr>
        <w:pStyle w:val="CommentText"/>
      </w:pPr>
    </w:p>
  </w:comment>
  <w:comment w:id="408" w:author="lovettg" w:date="2016-01-29T17:31:00Z" w:initials="gml">
    <w:p w14:paraId="67FB387F" w14:textId="77777777" w:rsidR="002F2B64" w:rsidRDefault="002F2B64">
      <w:pPr>
        <w:pStyle w:val="CommentText"/>
      </w:pPr>
      <w:r>
        <w:rPr>
          <w:rStyle w:val="CommentReference"/>
        </w:rPr>
        <w:annotationRef/>
      </w:r>
      <w:r>
        <w:rPr>
          <w:rFonts w:ascii="Times New Roman" w:hAnsi="Times New Roman" w:cs="Times New Roman"/>
          <w:b/>
          <w:i/>
          <w:color w:val="1F497D" w:themeColor="text2"/>
        </w:rPr>
        <w:t>FIGur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409" w:author="lovettg" w:date="2016-01-29T20:22:00Z" w:initials="gml">
    <w:p w14:paraId="2BB358EC" w14:textId="77777777" w:rsidR="002F2B64" w:rsidRDefault="002F2B64">
      <w:pPr>
        <w:pStyle w:val="CommentText"/>
      </w:pPr>
      <w:r>
        <w:rPr>
          <w:rStyle w:val="CommentReference"/>
        </w:rPr>
        <w:annotationRef/>
      </w:r>
      <w:r>
        <w:t>Complete this list</w:t>
      </w:r>
    </w:p>
  </w:comment>
  <w:comment w:id="425" w:author="lovettg" w:date="2016-01-27T09:39:00Z" w:initials="gml">
    <w:p w14:paraId="1A672815" w14:textId="77777777" w:rsidR="002F2B64" w:rsidRDefault="002F2B64">
      <w:pPr>
        <w:pStyle w:val="CommentText"/>
      </w:pPr>
      <w:r>
        <w:rPr>
          <w:rStyle w:val="CommentReference"/>
        </w:rPr>
        <w:annotationRef/>
      </w:r>
      <w:r>
        <w:t>Which ones?</w:t>
      </w:r>
    </w:p>
  </w:comment>
  <w:comment w:id="440" w:author="lovettg" w:date="2016-01-29T10:57:00Z" w:initials="gml">
    <w:p w14:paraId="02797903" w14:textId="77777777" w:rsidR="002F2B64" w:rsidRDefault="002F2B64"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14:paraId="0924113B" w14:textId="77777777" w:rsidR="002F2B64" w:rsidRDefault="002F2B64">
      <w:pPr>
        <w:pStyle w:val="CommentText"/>
      </w:pPr>
    </w:p>
  </w:comment>
  <w:comment w:id="443" w:author="lovettg" w:date="2016-01-27T09:57:00Z" w:initials="gml">
    <w:p w14:paraId="47B5AD32" w14:textId="77777777" w:rsidR="002F2B64" w:rsidRDefault="002F2B64">
      <w:pPr>
        <w:pStyle w:val="CommentText"/>
      </w:pPr>
      <w:r>
        <w:rPr>
          <w:rStyle w:val="CommentReference"/>
        </w:rPr>
        <w:annotationRef/>
      </w:r>
      <w:r>
        <w:t xml:space="preserve">John: Please clarify this.  Which drivers? Give example of predictions? </w:t>
      </w:r>
    </w:p>
  </w:comment>
  <w:comment w:id="451" w:author="lovettg" w:date="2016-01-29T20:22:00Z" w:initials="gml">
    <w:p w14:paraId="1FC240CE" w14:textId="77777777" w:rsidR="002F2B64" w:rsidRDefault="002F2B64">
      <w:pPr>
        <w:pStyle w:val="CommentText"/>
      </w:pPr>
      <w:r>
        <w:rPr>
          <w:rStyle w:val="CommentReference"/>
        </w:rPr>
        <w:annotationRef/>
      </w:r>
      <w:r>
        <w:t>Complete this list</w:t>
      </w:r>
    </w:p>
  </w:comment>
  <w:comment w:id="461" w:author="lovettg" w:date="2016-01-29T20:23:00Z" w:initials="gml">
    <w:p w14:paraId="7A3CEDBB" w14:textId="77777777" w:rsidR="002F2B64" w:rsidRDefault="002F2B64">
      <w:pPr>
        <w:pStyle w:val="CommentText"/>
      </w:pPr>
      <w:r>
        <w:rPr>
          <w:rStyle w:val="CommentReference"/>
        </w:rPr>
        <w:annotationRef/>
      </w:r>
      <w:r>
        <w:t>Complete this list</w:t>
      </w:r>
    </w:p>
  </w:comment>
  <w:comment w:id="462" w:author="Winsor Lowe" w:date="2016-01-28T17:08:00Z" w:initials="WL">
    <w:p w14:paraId="0E792968" w14:textId="77777777" w:rsidR="002F2B64" w:rsidRDefault="002F2B64"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2F2B64" w:rsidRDefault="002F2B64"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2F2B64" w:rsidRDefault="002F2B64"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Post, D.A., Jones, J.A., 2001. Hydrologic regimes of forested, mountainous, headwater basins in New Hampshire, North Carolina, Oregon, and Puerto Rico. Adv. Water. Resour. 24, 1195–1210.</w:t>
      </w:r>
    </w:p>
    <w:p w14:paraId="508E1B10" w14:textId="77777777" w:rsidR="002F2B64" w:rsidRDefault="002F2B64" w:rsidP="00A733B3">
      <w:pPr>
        <w:pStyle w:val="CommentText"/>
      </w:pPr>
    </w:p>
    <w:p w14:paraId="76B110D2" w14:textId="77777777" w:rsidR="002F2B64" w:rsidRDefault="002F2B64"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ayhoe, K., Wake, C.P., Huntington, T.G., Luo, L.F., Schwartz, M.D., Sheffield, J., Wood,</w:t>
      </w:r>
    </w:p>
    <w:p w14:paraId="01DF4A98" w14:textId="77777777" w:rsidR="002F2B64" w:rsidRDefault="002F2B64"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E., Anderson, B., Bradbury, J., DeGaetano, A., Troy, T.J., Wolfe, D., 2007. Past and future changes in climate and hydrological indicators in the US Northeast. Clim. Dyn. 28, 381–407.</w:t>
      </w:r>
    </w:p>
    <w:p w14:paraId="6E3D57E6" w14:textId="77777777" w:rsidR="002F2B64" w:rsidRDefault="002F2B64" w:rsidP="00A733B3">
      <w:pPr>
        <w:pStyle w:val="CommentText"/>
      </w:pPr>
    </w:p>
    <w:p w14:paraId="4261F29E" w14:textId="77777777" w:rsidR="002F2B64" w:rsidRPr="00F51DE2" w:rsidRDefault="002F2B64"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untington, T.G., 2003. Climate warming could reduce runoff significantly in New England, USA. Agric. Forest Meteorol. 117, 193–201.</w:t>
      </w:r>
    </w:p>
  </w:comment>
  <w:comment w:id="463" w:author="Timothy James Fahey" w:date="2016-02-01T14:46:00Z" w:initials="TJF">
    <w:p w14:paraId="72757B9D" w14:textId="05CBB799" w:rsidR="002F2B64" w:rsidRDefault="002F2B64">
      <w:pPr>
        <w:pStyle w:val="CommentText"/>
      </w:pPr>
      <w:r>
        <w:rPr>
          <w:rStyle w:val="CommentReference"/>
        </w:rPr>
        <w:annotationRef/>
      </w:r>
      <w:r>
        <w:t>All the other sections are divided into bkgrd and approaches with a question or two</w:t>
      </w:r>
    </w:p>
  </w:comment>
  <w:comment w:id="465" w:author="lovettg" w:date="2016-01-29T20:23:00Z" w:initials="gml">
    <w:p w14:paraId="42A55CB5" w14:textId="77777777" w:rsidR="002F2B64" w:rsidRDefault="002F2B64">
      <w:pPr>
        <w:pStyle w:val="CommentText"/>
      </w:pPr>
      <w:r>
        <w:rPr>
          <w:rStyle w:val="CommentReference"/>
        </w:rPr>
        <w:annotationRef/>
      </w:r>
      <w:r>
        <w:t>Complete this list</w:t>
      </w:r>
    </w:p>
  </w:comment>
  <w:comment w:id="520" w:author="lovettg" w:date="2016-01-29T20:23:00Z" w:initials="gml">
    <w:p w14:paraId="5CE26644" w14:textId="77777777" w:rsidR="002F2B64" w:rsidRDefault="002F2B64">
      <w:pPr>
        <w:pStyle w:val="CommentText"/>
      </w:pPr>
      <w:r>
        <w:rPr>
          <w:rStyle w:val="CommentReference"/>
        </w:rPr>
        <w:annotationRef/>
      </w:r>
      <w:r>
        <w:t>Complete this list</w:t>
      </w:r>
    </w:p>
  </w:comment>
  <w:comment w:id="557" w:author="lovettg" w:date="2016-01-29T20:23:00Z" w:initials="gml">
    <w:p w14:paraId="747A28B9" w14:textId="77777777" w:rsidR="002F2B64" w:rsidRDefault="002F2B64">
      <w:pPr>
        <w:pStyle w:val="CommentText"/>
      </w:pPr>
      <w:r>
        <w:rPr>
          <w:rStyle w:val="CommentReference"/>
        </w:rPr>
        <w:annotationRef/>
      </w:r>
      <w:r>
        <w:t>Complete this list</w:t>
      </w:r>
    </w:p>
  </w:comment>
  <w:comment w:id="563" w:author="Bailey, Scott -FS" w:date="2016-02-05T17:33:00Z" w:initials="BS-">
    <w:p w14:paraId="3C27C4A3" w14:textId="3F0217D3" w:rsidR="002F2B64" w:rsidRDefault="002F2B64">
      <w:pPr>
        <w:pStyle w:val="CommentText"/>
      </w:pPr>
      <w:r>
        <w:rPr>
          <w:rStyle w:val="CommentReference"/>
        </w:rPr>
        <w:annotationRef/>
      </w:r>
      <w:r>
        <w:t>Called the geophysical template elsewhere in the proposal. And how will this be done unless hydropedological characterization of animal sampling sites is included?</w:t>
      </w:r>
    </w:p>
  </w:comment>
  <w:comment w:id="565" w:author="lovettg" w:date="2016-01-29T20:23:00Z" w:initials="gml">
    <w:p w14:paraId="0D79423D" w14:textId="77777777" w:rsidR="002F2B64" w:rsidRDefault="002F2B64">
      <w:pPr>
        <w:pStyle w:val="CommentText"/>
      </w:pPr>
      <w:r>
        <w:rPr>
          <w:rStyle w:val="CommentReference"/>
        </w:rPr>
        <w:annotationRef/>
      </w:r>
      <w:r>
        <w:t>Complete this list</w:t>
      </w:r>
    </w:p>
  </w:comment>
  <w:comment w:id="566" w:author="John Campbell" w:date="2016-01-14T11:30:00Z" w:initials="JLC">
    <w:p w14:paraId="7FEEC98A" w14:textId="77777777" w:rsidR="002F2B64" w:rsidRPr="00FA61D6" w:rsidRDefault="002F2B64">
      <w:pPr>
        <w:pStyle w:val="CommentText"/>
      </w:pPr>
      <w:r>
        <w:rPr>
          <w:rStyle w:val="CommentReference"/>
        </w:rPr>
        <w:annotationRef/>
      </w:r>
      <w:r>
        <w:rPr>
          <w:rFonts w:cstheme="minorHAnsi"/>
        </w:rPr>
        <w:t xml:space="preserve">Could cite the following:  </w:t>
      </w:r>
      <w:r w:rsidRPr="00FA61D6">
        <w:rPr>
          <w:rFonts w:cstheme="minorHAnsi"/>
        </w:rPr>
        <w:t>Campbell, J.L., Rustad</w:t>
      </w:r>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Dereszynski, E.W., </w:t>
      </w:r>
      <w:r w:rsidRPr="00FA61D6">
        <w:rPr>
          <w:rFonts w:cstheme="minorHAnsi"/>
        </w:rPr>
        <w:t>Shanley</w:t>
      </w:r>
      <w:r w:rsidRPr="00FA61D6">
        <w:rPr>
          <w:rFonts w:cstheme="minorHAnsi"/>
          <w:color w:val="000000" w:themeColor="text1"/>
        </w:rPr>
        <w:t xml:space="preserve">, J.B., </w:t>
      </w:r>
      <w:r w:rsidRPr="00FA61D6">
        <w:rPr>
          <w:rFonts w:cstheme="minorHAnsi"/>
        </w:rPr>
        <w:t xml:space="preserve">Gries, C., Henshaw, D.L., Martin, M.E., Sheldon, W.M., </w:t>
      </w:r>
      <w:r w:rsidRPr="00FA61D6">
        <w:rPr>
          <w:rFonts w:cstheme="minorHAnsi"/>
          <w:color w:val="000000" w:themeColor="text1"/>
        </w:rPr>
        <w:t xml:space="preserve">Boose, </w:t>
      </w:r>
      <w:r w:rsidRPr="00FA61D6">
        <w:rPr>
          <w:rFonts w:cstheme="minorHAnsi"/>
        </w:rPr>
        <w:t>E.R. 2013. Quantity is nothing without quality: Automated QA/QC for streaming sensor networks. BioScience 63(7): 574-585</w:t>
      </w:r>
    </w:p>
  </w:comment>
  <w:comment w:id="567" w:author="Kevin McGuire" w:date="2016-02-11T20:46:00Z" w:initials="KJM">
    <w:p w14:paraId="62FBDE2C" w14:textId="0A9F900F" w:rsidR="002F2B64" w:rsidRDefault="002F2B64">
      <w:pPr>
        <w:pStyle w:val="CommentText"/>
      </w:pPr>
      <w:r>
        <w:rPr>
          <w:rStyle w:val="CommentReference"/>
        </w:rPr>
        <w:annotationRef/>
      </w:r>
      <w:r>
        <w:t xml:space="preserve">I think it would make sense to include a few recording shallow groundwater wells (actually, we bought the necessary equipment for 2 wireless well recorders and they are mostly installed by now).  The gw data we collected over the last 6 years were paramount in developing the hydroped concepts and could easily be included in a wireless sensing network.  Perhaps we should add a couple of key locations to include with this sensing section? </w:t>
      </w:r>
    </w:p>
  </w:comment>
  <w:comment w:id="568" w:author="Mark Green" w:date="2016-01-14T11:30:00Z" w:initials="MG">
    <w:p w14:paraId="06B6B9DC" w14:textId="77777777" w:rsidR="002F2B64" w:rsidRDefault="002F2B64">
      <w:pPr>
        <w:pStyle w:val="CommentText"/>
      </w:pPr>
      <w:r>
        <w:rPr>
          <w:rStyle w:val="CommentReference"/>
        </w:rPr>
        <w:annotationRef/>
      </w:r>
      <w:r>
        <w:t>As mentioned earlier, the temp/conductivity sensors are in place at the watershed outlets.</w:t>
      </w:r>
    </w:p>
  </w:comment>
  <w:comment w:id="569" w:author="lovettg" w:date="2016-01-29T11:31:00Z" w:initials="gml">
    <w:p w14:paraId="2B04D0D0" w14:textId="77777777" w:rsidR="002F2B64" w:rsidRDefault="002F2B64" w:rsidP="005B27E7">
      <w:r>
        <w:rPr>
          <w:rStyle w:val="CommentReference"/>
        </w:rPr>
        <w:annotationRef/>
      </w:r>
      <w:r>
        <w:t xml:space="preserve">This is a required section.  </w:t>
      </w:r>
    </w:p>
    <w:p w14:paraId="72CB95A0" w14:textId="77777777" w:rsidR="002F2B64" w:rsidRDefault="002F2B64"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2F2B64" w:rsidRDefault="002F2B64" w:rsidP="00301E26">
      <w:pPr>
        <w:pStyle w:val="ListParagraph"/>
        <w:ind w:left="360"/>
      </w:pPr>
      <w:r>
        <w:t xml:space="preserve">GML:  </w:t>
      </w:r>
      <w:r w:rsidRPr="00301E26">
        <w:t>Is there some simple way to explain this?</w:t>
      </w:r>
    </w:p>
    <w:p w14:paraId="0AA6237F" w14:textId="77777777" w:rsidR="002F2B64" w:rsidRDefault="002F2B64">
      <w:pPr>
        <w:pStyle w:val="CommentText"/>
      </w:pPr>
    </w:p>
  </w:comment>
  <w:comment w:id="609" w:author="lovettg" w:date="2016-01-14T11:30:00Z" w:initials="gml">
    <w:p w14:paraId="22AC6F18" w14:textId="77777777" w:rsidR="002F2B64" w:rsidRPr="00105FA9" w:rsidRDefault="002F2B64"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2F2B64" w:rsidRPr="00105FA9" w:rsidRDefault="002F2B64"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2F2B64" w:rsidRPr="00105FA9" w:rsidRDefault="002F2B64"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2F2B64" w:rsidRDefault="002F2B64">
      <w:pPr>
        <w:pStyle w:val="CommentText"/>
      </w:pPr>
    </w:p>
  </w:comment>
  <w:comment w:id="610" w:author="lovettg" w:date="2016-01-14T11:30:00Z" w:initials="gml">
    <w:p w14:paraId="73D38187" w14:textId="77777777" w:rsidR="002F2B64" w:rsidRDefault="002F2B64">
      <w:pPr>
        <w:pStyle w:val="CommentText"/>
      </w:pPr>
      <w:r>
        <w:rPr>
          <w:rStyle w:val="CommentReference"/>
        </w:rPr>
        <w:annotationRef/>
      </w:r>
      <w:r>
        <w:t>Please review the 5 synthesis challenges and provide ideas for how to address them.  Some of thee are weak on what we are actually planning to do.</w:t>
      </w:r>
    </w:p>
  </w:comment>
  <w:comment w:id="613" w:author="Kevin McGuire" w:date="2016-02-09T21:07:00Z" w:initials="KJM">
    <w:p w14:paraId="58988010" w14:textId="654713F2" w:rsidR="002F2B64" w:rsidRDefault="002F2B64">
      <w:pPr>
        <w:pStyle w:val="CommentText"/>
      </w:pPr>
      <w:ins w:id="624" w:author="Kevin McGuire" w:date="2016-02-09T21:05:00Z">
        <w:r>
          <w:rPr>
            <w:rStyle w:val="CommentReference"/>
          </w:rPr>
          <w:annotationRef/>
        </w:r>
      </w:ins>
      <w:r>
        <w:t xml:space="preserve">5 synthesis challenges below do not integrate with the geophysical and historical templates very well.  I would not suggest including this sentence unless some effort at this integration is brought to the 5 areas below.  </w:t>
      </w:r>
    </w:p>
  </w:comment>
  <w:comment w:id="629" w:author="Timothy James Fahey" w:date="2016-02-01T15:18:00Z" w:initials="TJF">
    <w:p w14:paraId="07385707" w14:textId="176F6E5A" w:rsidR="002F2B64" w:rsidRDefault="002F2B64">
      <w:pPr>
        <w:pStyle w:val="CommentText"/>
      </w:pPr>
      <w:r>
        <w:rPr>
          <w:rStyle w:val="CommentReference"/>
        </w:rPr>
        <w:annotationRef/>
      </w:r>
    </w:p>
  </w:comment>
  <w:comment w:id="631" w:author="Timothy James Fahey" w:date="2016-02-01T15:17:00Z" w:initials="TJF">
    <w:p w14:paraId="23E0A8A9" w14:textId="3D1FC794" w:rsidR="002F2B64" w:rsidRDefault="002F2B64">
      <w:pPr>
        <w:pStyle w:val="CommentText"/>
      </w:pPr>
      <w:r>
        <w:rPr>
          <w:rStyle w:val="CommentReference"/>
        </w:rPr>
        <w:annotationRef/>
      </w:r>
      <w:r>
        <w:t>Not ours – V &amp; R</w:t>
      </w:r>
    </w:p>
  </w:comment>
  <w:comment w:id="632" w:author="lovettg" w:date="2016-01-29T20:25:00Z" w:initials="gml">
    <w:p w14:paraId="141D13C1" w14:textId="77777777" w:rsidR="002F2B64" w:rsidRDefault="002F2B64">
      <w:pPr>
        <w:pStyle w:val="CommentText"/>
      </w:pPr>
      <w:r>
        <w:rPr>
          <w:rStyle w:val="CommentReference"/>
        </w:rPr>
        <w:annotationRef/>
      </w:r>
      <w:r>
        <w:t>It probably would be a good idea to add PIs for each of these.  Any takers?</w:t>
      </w:r>
    </w:p>
  </w:comment>
  <w:comment w:id="634" w:author="JJB" w:date="2016-01-14T11:30:00Z" w:initials="j">
    <w:p w14:paraId="3A8B8265" w14:textId="77777777" w:rsidR="002F2B64" w:rsidRDefault="002F2B64" w:rsidP="00084634">
      <w:pPr>
        <w:pStyle w:val="CommentText"/>
      </w:pPr>
      <w:r>
        <w:rPr>
          <w:rStyle w:val="CommentReference"/>
        </w:rPr>
        <w:annotationRef/>
      </w:r>
      <w:r w:rsidRPr="001172FC">
        <w:rPr>
          <w:rFonts w:ascii="Palatino Linotype" w:hAnsi="Palatino Linotype" w:cs="TimesNewRomanPSMT"/>
          <w:sz w:val="18"/>
          <w:szCs w:val="18"/>
        </w:rPr>
        <w:t xml:space="preserve">Dietze, M. C. and J. H. Matthes. 2014. A general ecophysioloical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635" w:author="Jaclyn Matthes" w:date="2016-01-14T11:30:00Z" w:initials="JHM">
    <w:p w14:paraId="151627C6" w14:textId="77777777" w:rsidR="002F2B64" w:rsidRDefault="002F2B64"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636" w:author="JJB" w:date="2016-01-14T11:30:00Z" w:initials="j">
    <w:p w14:paraId="0E008A8F" w14:textId="77777777" w:rsidR="002F2B64" w:rsidRDefault="002F2B64" w:rsidP="00084634">
      <w:pPr>
        <w:pStyle w:val="CommentText"/>
      </w:pPr>
      <w:r>
        <w:rPr>
          <w:rStyle w:val="CommentReference"/>
        </w:rPr>
        <w:annotationRef/>
      </w:r>
      <w:r>
        <w:t xml:space="preserve">Maybe include a sentence or two on how the ED model is built to scale-up and link to other models? </w:t>
      </w:r>
    </w:p>
  </w:comment>
  <w:comment w:id="641" w:author="Peter Groffman" w:date="2016-01-14T11:30:00Z" w:initials="PMG">
    <w:p w14:paraId="45D04932" w14:textId="77777777" w:rsidR="002F2B64" w:rsidRDefault="002F2B64" w:rsidP="0065462D">
      <w:pPr>
        <w:pStyle w:val="CommentText"/>
      </w:pPr>
      <w:r>
        <w:rPr>
          <w:rStyle w:val="CommentReference"/>
        </w:rPr>
        <w:annotationRef/>
      </w:r>
      <w:r>
        <w:t>Matt, can you add one or two sentences on just how this modeling might be done.</w:t>
      </w:r>
    </w:p>
  </w:comment>
  <w:comment w:id="642" w:author="lovettg" w:date="2016-01-29T20:26:00Z" w:initials="gml">
    <w:p w14:paraId="6294D44F" w14:textId="77777777" w:rsidR="002F2B64" w:rsidRDefault="002F2B64">
      <w:pPr>
        <w:pStyle w:val="CommentText"/>
      </w:pPr>
      <w:r>
        <w:rPr>
          <w:rStyle w:val="CommentReference"/>
        </w:rPr>
        <w:annotationRef/>
      </w:r>
      <w:r>
        <w:t>Complete this list</w:t>
      </w:r>
    </w:p>
  </w:comment>
  <w:comment w:id="643" w:author="lovettg" w:date="2016-01-14T11:30:00Z" w:initials="gml">
    <w:p w14:paraId="02A1D00A" w14:textId="77777777" w:rsidR="002F2B64" w:rsidRDefault="002F2B64">
      <w:pPr>
        <w:pStyle w:val="CommentText"/>
      </w:pPr>
      <w:r>
        <w:rPr>
          <w:rStyle w:val="CommentReference"/>
        </w:rPr>
        <w:annotationRef/>
      </w:r>
      <w:r>
        <w:rPr>
          <w:rStyle w:val="CommentReference"/>
        </w:rPr>
        <w:t>Do we need this?</w:t>
      </w:r>
    </w:p>
  </w:comment>
  <w:comment w:id="644" w:author="lovettg" w:date="2016-01-27T14:34:00Z" w:initials="gml">
    <w:p w14:paraId="14B6D458" w14:textId="77777777" w:rsidR="002F2B64" w:rsidRDefault="002F2B64">
      <w:pPr>
        <w:pStyle w:val="CommentText"/>
      </w:pPr>
      <w:r>
        <w:rPr>
          <w:rStyle w:val="CommentReference"/>
        </w:rPr>
        <w:annotationRef/>
      </w:r>
      <w:r>
        <w:t>This is Mary’s draft of 1/4/16</w:t>
      </w:r>
    </w:p>
  </w:comment>
  <w:comment w:id="645" w:author="lovettg" w:date="2016-01-14T11:30:00Z" w:initials="gml">
    <w:p w14:paraId="44FCFD1A" w14:textId="77777777" w:rsidR="002F2B64" w:rsidRDefault="002F2B64">
      <w:pPr>
        <w:pStyle w:val="CommentText"/>
      </w:pPr>
      <w:r>
        <w:rPr>
          <w:rStyle w:val="CommentReference"/>
        </w:rPr>
        <w:annotationRef/>
      </w:r>
      <w:r>
        <w:t>Add section on how many pIs, gender and age distribution</w:t>
      </w:r>
    </w:p>
  </w:comment>
  <w:comment w:id="646" w:author="lovettg" w:date="2016-01-14T11:30:00Z" w:initials="gml">
    <w:p w14:paraId="3886A3B7" w14:textId="77777777" w:rsidR="002F2B64" w:rsidRDefault="002F2B64">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2F2B64" w:rsidRDefault="002F2B64">
      <w:pPr>
        <w:pStyle w:val="CommentText"/>
      </w:pPr>
    </w:p>
    <w:p w14:paraId="567C57DC" w14:textId="77777777" w:rsidR="002F2B64" w:rsidRDefault="002F2B64">
      <w:pPr>
        <w:pStyle w:val="CommentText"/>
      </w:pPr>
      <w:r>
        <w:t>PT: I like this one</w:t>
      </w:r>
    </w:p>
  </w:comment>
  <w:comment w:id="647" w:author="Kevin McGuire" w:date="2016-02-11T21:13:00Z" w:initials="KJM">
    <w:p w14:paraId="7B6481FF" w14:textId="6C3C820D" w:rsidR="00483759" w:rsidRDefault="00483759">
      <w:pPr>
        <w:pStyle w:val="CommentText"/>
      </w:pPr>
      <w:r>
        <w:rPr>
          <w:rStyle w:val="CommentReference"/>
        </w:rPr>
        <w:annotationRef/>
      </w:r>
      <w:r>
        <w:t>I might have a different version of this fig that is high res.</w:t>
      </w:r>
    </w:p>
  </w:comment>
  <w:comment w:id="649" w:author="Kevin McGuire" w:date="2016-02-11T21:12:00Z" w:initials="KJM">
    <w:p w14:paraId="057F71F2" w14:textId="3BCB2558" w:rsidR="00483759" w:rsidRDefault="00483759">
      <w:pPr>
        <w:pStyle w:val="CommentText"/>
      </w:pPr>
      <w:r>
        <w:rPr>
          <w:rStyle w:val="CommentReference"/>
        </w:rPr>
        <w:annotationRef/>
      </w:r>
      <w:r>
        <w:t>I can provide a higher res, crisp version.</w:t>
      </w:r>
    </w:p>
  </w:comment>
  <w:comment w:id="651" w:author="lovettg" w:date="2016-01-14T11:30:00Z" w:initials="gml">
    <w:p w14:paraId="7B4370A7" w14:textId="77777777" w:rsidR="002F2B64" w:rsidRDefault="002F2B64">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27B4F3" w15:done="0"/>
  <w15:commentEx w15:paraId="1255B861" w15:done="0"/>
  <w15:commentEx w15:paraId="764574B3" w15:done="0"/>
  <w15:commentEx w15:paraId="619AF056" w15:done="0"/>
  <w15:commentEx w15:paraId="1002F015" w15:done="0"/>
  <w15:commentEx w15:paraId="0E5CF69B" w15:done="0"/>
  <w15:commentEx w15:paraId="1F6D51B5" w15:done="0"/>
  <w15:commentEx w15:paraId="3FE4457A" w15:done="0"/>
  <w15:commentEx w15:paraId="334A200E" w15:done="0"/>
  <w15:commentEx w15:paraId="3DBC7E8C" w15:done="0"/>
  <w15:commentEx w15:paraId="034F82F3" w15:done="0"/>
  <w15:commentEx w15:paraId="1C5F5FB3" w15:done="0"/>
  <w15:commentEx w15:paraId="11E70B15" w15:done="0"/>
  <w15:commentEx w15:paraId="67A0DFD2" w15:done="0"/>
  <w15:commentEx w15:paraId="5057CC71" w15:done="0"/>
  <w15:commentEx w15:paraId="4AF6ECD7" w15:done="0"/>
  <w15:commentEx w15:paraId="21B76829" w15:done="0"/>
  <w15:commentEx w15:paraId="754CE791" w15:done="0"/>
  <w15:commentEx w15:paraId="6F769E4D" w15:done="0"/>
  <w15:commentEx w15:paraId="393F3F0F" w15:done="0"/>
  <w15:commentEx w15:paraId="290DB7C1" w15:done="0"/>
  <w15:commentEx w15:paraId="1423C3D0" w15:done="0"/>
  <w15:commentEx w15:paraId="3B1BD103" w15:done="0"/>
  <w15:commentEx w15:paraId="00445FED" w15:done="0"/>
  <w15:commentEx w15:paraId="496BCBB9" w15:done="0"/>
  <w15:commentEx w15:paraId="4A76C55D" w15:done="0"/>
  <w15:commentEx w15:paraId="57A08992" w15:done="0"/>
  <w15:commentEx w15:paraId="02AF0861" w15:done="0"/>
  <w15:commentEx w15:paraId="2F47669B" w15:done="0"/>
  <w15:commentEx w15:paraId="6D6E5E8A" w15:done="0"/>
  <w15:commentEx w15:paraId="3E2DD7EF" w15:done="0"/>
  <w15:commentEx w15:paraId="1B42AC50" w15:done="0"/>
  <w15:commentEx w15:paraId="7FC1B2C7" w15:done="0"/>
  <w15:commentEx w15:paraId="6B1485B1" w15:done="0"/>
  <w15:commentEx w15:paraId="44F47D05" w15:done="0"/>
  <w15:commentEx w15:paraId="726D050D" w15:done="0"/>
  <w15:commentEx w15:paraId="5B67B490" w15:done="0"/>
  <w15:commentEx w15:paraId="3486E76F" w15:done="0"/>
  <w15:commentEx w15:paraId="5C3FEBC1" w15:done="0"/>
  <w15:commentEx w15:paraId="36694F1D" w15:done="0"/>
  <w15:commentEx w15:paraId="010CD173" w15:done="0"/>
  <w15:commentEx w15:paraId="63CBC7F2" w15:done="0"/>
  <w15:commentEx w15:paraId="1BC27E56" w15:done="0"/>
  <w15:commentEx w15:paraId="0F756C02" w15:done="0"/>
  <w15:commentEx w15:paraId="43D2930A" w15:done="0"/>
  <w15:commentEx w15:paraId="198B4668" w15:done="0"/>
  <w15:commentEx w15:paraId="729EA830" w15:done="0"/>
  <w15:commentEx w15:paraId="69BFC41C" w15:done="0"/>
  <w15:commentEx w15:paraId="7CD343FB" w15:done="0"/>
  <w15:commentEx w15:paraId="4FE3DDE8" w15:done="0"/>
  <w15:commentEx w15:paraId="73C4F282" w15:done="0"/>
  <w15:commentEx w15:paraId="65984E46" w15:done="0"/>
  <w15:commentEx w15:paraId="1EFFC6BF" w15:done="0"/>
  <w15:commentEx w15:paraId="557855C4" w15:done="0"/>
  <w15:commentEx w15:paraId="2F072484" w15:done="0"/>
  <w15:commentEx w15:paraId="047F2BE1" w15:done="0"/>
  <w15:commentEx w15:paraId="11C113B0" w15:done="0"/>
  <w15:commentEx w15:paraId="1DC30AE4" w15:done="0"/>
  <w15:commentEx w15:paraId="4504E613" w15:done="0"/>
  <w15:commentEx w15:paraId="67FB387F" w15:done="0"/>
  <w15:commentEx w15:paraId="2BB358EC" w15:done="0"/>
  <w15:commentEx w15:paraId="1A672815" w15:done="0"/>
  <w15:commentEx w15:paraId="0924113B" w15:done="0"/>
  <w15:commentEx w15:paraId="47B5AD32" w15:done="0"/>
  <w15:commentEx w15:paraId="1FC240CE" w15:done="0"/>
  <w15:commentEx w15:paraId="7A3CEDBB" w15:done="0"/>
  <w15:commentEx w15:paraId="4261F29E" w15:done="0"/>
  <w15:commentEx w15:paraId="72757B9D" w15:done="0"/>
  <w15:commentEx w15:paraId="42A55CB5" w15:done="0"/>
  <w15:commentEx w15:paraId="5CE26644" w15:done="0"/>
  <w15:commentEx w15:paraId="747A28B9" w15:done="0"/>
  <w15:commentEx w15:paraId="3C27C4A3" w15:done="0"/>
  <w15:commentEx w15:paraId="0D79423D" w15:done="0"/>
  <w15:commentEx w15:paraId="7FEEC98A" w15:done="0"/>
  <w15:commentEx w15:paraId="06B6B9DC" w15:done="0"/>
  <w15:commentEx w15:paraId="0AA6237F" w15:done="0"/>
  <w15:commentEx w15:paraId="757A6722" w15:done="0"/>
  <w15:commentEx w15:paraId="73D38187" w15:done="0"/>
  <w15:commentEx w15:paraId="07385707" w15:done="0"/>
  <w15:commentEx w15:paraId="23E0A8A9" w15:done="0"/>
  <w15:commentEx w15:paraId="141D13C1" w15:done="0"/>
  <w15:commentEx w15:paraId="3A8B8265" w15:done="0"/>
  <w15:commentEx w15:paraId="151627C6" w15:done="0"/>
  <w15:commentEx w15:paraId="0E008A8F" w15:done="0"/>
  <w15:commentEx w15:paraId="45D04932" w15:done="0"/>
  <w15:commentEx w15:paraId="6294D44F" w15:done="0"/>
  <w15:commentEx w15:paraId="02A1D00A" w15:done="0"/>
  <w15:commentEx w15:paraId="14B6D458" w15:done="0"/>
  <w15:commentEx w15:paraId="44FCFD1A" w15:done="0"/>
  <w15:commentEx w15:paraId="567C57DC" w15:done="0"/>
  <w15:commentEx w15:paraId="7B437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EE7F6A" w14:textId="77777777" w:rsidR="002F2B64" w:rsidRDefault="002F2B64" w:rsidP="009B54EF">
      <w:pPr>
        <w:spacing w:after="0" w:line="240" w:lineRule="auto"/>
      </w:pPr>
      <w:r>
        <w:separator/>
      </w:r>
    </w:p>
  </w:endnote>
  <w:endnote w:type="continuationSeparator" w:id="0">
    <w:p w14:paraId="06765175" w14:textId="77777777" w:rsidR="002F2B64" w:rsidRDefault="002F2B64"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charset w:val="80"/>
    <w:family w:val="swiss"/>
    <w:pitch w:val="variable"/>
    <w:sig w:usb0="E00002FF" w:usb1="6AC7FDFB" w:usb2="00000012" w:usb3="00000000" w:csb0="0002009F" w:csb1="00000000"/>
  </w:font>
  <w:font w:name="Segoe UI">
    <w:altName w:val="Menlo Bold"/>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Open Sans">
    <w:altName w:val="Tahoma"/>
    <w:charset w:val="00"/>
    <w:family w:val="swiss"/>
    <w:pitch w:val="variable"/>
    <w:sig w:usb0="00000001" w:usb1="4000205B" w:usb2="00000028" w:usb3="00000000" w:csb0="0000019F" w:csb1="00000000"/>
  </w:font>
  <w:font w:name="Palatino Linotype">
    <w:panose1 w:val="02040502050505030304"/>
    <w:charset w:val="00"/>
    <w:family w:val="auto"/>
    <w:pitch w:val="variable"/>
    <w:sig w:usb0="E0000287" w:usb1="40000013"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94389"/>
      <w:docPartObj>
        <w:docPartGallery w:val="Page Numbers (Bottom of Page)"/>
        <w:docPartUnique/>
      </w:docPartObj>
    </w:sdtPr>
    <w:sdtEndPr/>
    <w:sdtContent>
      <w:p w14:paraId="7B6AABF4" w14:textId="77777777" w:rsidR="002F2B64" w:rsidRDefault="002F2B64">
        <w:pPr>
          <w:pStyle w:val="Footer"/>
          <w:jc w:val="center"/>
        </w:pPr>
        <w:r>
          <w:fldChar w:fldCharType="begin"/>
        </w:r>
        <w:r>
          <w:instrText xml:space="preserve"> PAGE   \* MERGEFORMAT </w:instrText>
        </w:r>
        <w:r>
          <w:fldChar w:fldCharType="separate"/>
        </w:r>
        <w:r w:rsidR="00483759">
          <w:rPr>
            <w:noProof/>
          </w:rPr>
          <w:t>42</w:t>
        </w:r>
        <w:r>
          <w:rPr>
            <w:noProof/>
          </w:rPr>
          <w:fldChar w:fldCharType="end"/>
        </w:r>
      </w:p>
    </w:sdtContent>
  </w:sdt>
  <w:p w14:paraId="4653AFD8" w14:textId="77777777" w:rsidR="002F2B64" w:rsidRDefault="002F2B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FD6D0F" w14:textId="77777777" w:rsidR="002F2B64" w:rsidRDefault="002F2B64" w:rsidP="009B54EF">
      <w:pPr>
        <w:spacing w:after="0" w:line="240" w:lineRule="auto"/>
      </w:pPr>
      <w:r>
        <w:separator/>
      </w:r>
    </w:p>
  </w:footnote>
  <w:footnote w:type="continuationSeparator" w:id="0">
    <w:p w14:paraId="45326858" w14:textId="77777777" w:rsidR="002F2B64" w:rsidRDefault="002F2B64" w:rsidP="009B54E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4B383" w14:textId="77777777" w:rsidR="002F2B64" w:rsidRDefault="002F2B64">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James Fahey">
    <w15:presenceInfo w15:providerId="AD" w15:userId="S-1-5-21-1275210071-879983540-725345543-313397"/>
  </w15:person>
  <w15:person w15:author="ptempler">
    <w15:presenceInfo w15:providerId="None" w15:userId="ptempler"/>
  </w15:person>
  <w15:person w15:author="Bailey, Scott -FS">
    <w15:presenceInfo w15:providerId="AD" w15:userId="S-1-5-21-2443529608-3098792306-3041422421-2666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5"/>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4315"/>
    <w:rsid w:val="00014864"/>
    <w:rsid w:val="00014C0A"/>
    <w:rsid w:val="00015ACB"/>
    <w:rsid w:val="0002012D"/>
    <w:rsid w:val="00020748"/>
    <w:rsid w:val="00024033"/>
    <w:rsid w:val="00024966"/>
    <w:rsid w:val="000267BB"/>
    <w:rsid w:val="000306A9"/>
    <w:rsid w:val="0003132C"/>
    <w:rsid w:val="00032668"/>
    <w:rsid w:val="0003525A"/>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495B"/>
    <w:rsid w:val="00095668"/>
    <w:rsid w:val="00096CE9"/>
    <w:rsid w:val="00097C92"/>
    <w:rsid w:val="00097E7F"/>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83"/>
    <w:rsid w:val="000D3D67"/>
    <w:rsid w:val="000D3DC2"/>
    <w:rsid w:val="000D4438"/>
    <w:rsid w:val="000E4EF4"/>
    <w:rsid w:val="000F0E06"/>
    <w:rsid w:val="000F4700"/>
    <w:rsid w:val="000F63BB"/>
    <w:rsid w:val="000F6F15"/>
    <w:rsid w:val="0010074A"/>
    <w:rsid w:val="00100C68"/>
    <w:rsid w:val="00102AB1"/>
    <w:rsid w:val="00103408"/>
    <w:rsid w:val="00105FA9"/>
    <w:rsid w:val="00106B5F"/>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F51"/>
    <w:rsid w:val="0015722E"/>
    <w:rsid w:val="00157BCF"/>
    <w:rsid w:val="001633EE"/>
    <w:rsid w:val="001639E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C1E14"/>
    <w:rsid w:val="001C27C0"/>
    <w:rsid w:val="001C38BC"/>
    <w:rsid w:val="001C54BA"/>
    <w:rsid w:val="001D177D"/>
    <w:rsid w:val="001D4558"/>
    <w:rsid w:val="001D4FE8"/>
    <w:rsid w:val="001D5643"/>
    <w:rsid w:val="001D565E"/>
    <w:rsid w:val="001D6544"/>
    <w:rsid w:val="001E1418"/>
    <w:rsid w:val="001E163A"/>
    <w:rsid w:val="001E2836"/>
    <w:rsid w:val="001E2930"/>
    <w:rsid w:val="001F1444"/>
    <w:rsid w:val="001F32FD"/>
    <w:rsid w:val="001F5A68"/>
    <w:rsid w:val="001F63DF"/>
    <w:rsid w:val="001F6618"/>
    <w:rsid w:val="001F7F81"/>
    <w:rsid w:val="00205002"/>
    <w:rsid w:val="002071C0"/>
    <w:rsid w:val="00207536"/>
    <w:rsid w:val="002109CA"/>
    <w:rsid w:val="00211521"/>
    <w:rsid w:val="00211ACC"/>
    <w:rsid w:val="0021208D"/>
    <w:rsid w:val="00213AE1"/>
    <w:rsid w:val="00221031"/>
    <w:rsid w:val="002247F1"/>
    <w:rsid w:val="00235200"/>
    <w:rsid w:val="00237742"/>
    <w:rsid w:val="00240D71"/>
    <w:rsid w:val="002524D6"/>
    <w:rsid w:val="00252A81"/>
    <w:rsid w:val="00252B71"/>
    <w:rsid w:val="002608EF"/>
    <w:rsid w:val="00263ADD"/>
    <w:rsid w:val="00263E35"/>
    <w:rsid w:val="002654E4"/>
    <w:rsid w:val="0026734B"/>
    <w:rsid w:val="00270207"/>
    <w:rsid w:val="002733F9"/>
    <w:rsid w:val="00283427"/>
    <w:rsid w:val="00284595"/>
    <w:rsid w:val="00285D1F"/>
    <w:rsid w:val="00286B8E"/>
    <w:rsid w:val="00287A94"/>
    <w:rsid w:val="00290EB5"/>
    <w:rsid w:val="00291552"/>
    <w:rsid w:val="00297B60"/>
    <w:rsid w:val="002A06BF"/>
    <w:rsid w:val="002A140B"/>
    <w:rsid w:val="002A41D8"/>
    <w:rsid w:val="002A6D8E"/>
    <w:rsid w:val="002A6EC8"/>
    <w:rsid w:val="002B006D"/>
    <w:rsid w:val="002B16DA"/>
    <w:rsid w:val="002B1A7E"/>
    <w:rsid w:val="002B1F6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2B64"/>
    <w:rsid w:val="002F5147"/>
    <w:rsid w:val="002F7920"/>
    <w:rsid w:val="00300377"/>
    <w:rsid w:val="00301C12"/>
    <w:rsid w:val="00301E26"/>
    <w:rsid w:val="0030238B"/>
    <w:rsid w:val="00303054"/>
    <w:rsid w:val="0030528E"/>
    <w:rsid w:val="003167C1"/>
    <w:rsid w:val="00316E7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645BB"/>
    <w:rsid w:val="00371516"/>
    <w:rsid w:val="003726F8"/>
    <w:rsid w:val="00372A5A"/>
    <w:rsid w:val="00372F9D"/>
    <w:rsid w:val="00374B77"/>
    <w:rsid w:val="003755C0"/>
    <w:rsid w:val="00375DA3"/>
    <w:rsid w:val="0037614D"/>
    <w:rsid w:val="00376C4B"/>
    <w:rsid w:val="003866EC"/>
    <w:rsid w:val="00391E15"/>
    <w:rsid w:val="00392A17"/>
    <w:rsid w:val="00396BC5"/>
    <w:rsid w:val="003A18EF"/>
    <w:rsid w:val="003A21B8"/>
    <w:rsid w:val="003A34E4"/>
    <w:rsid w:val="003A7528"/>
    <w:rsid w:val="003B0565"/>
    <w:rsid w:val="003B0AD7"/>
    <w:rsid w:val="003B42FE"/>
    <w:rsid w:val="003B6090"/>
    <w:rsid w:val="003C1867"/>
    <w:rsid w:val="003C1D3F"/>
    <w:rsid w:val="003C7377"/>
    <w:rsid w:val="003C767E"/>
    <w:rsid w:val="003D0854"/>
    <w:rsid w:val="003D131D"/>
    <w:rsid w:val="003D4E26"/>
    <w:rsid w:val="003E074E"/>
    <w:rsid w:val="003E489A"/>
    <w:rsid w:val="003E798A"/>
    <w:rsid w:val="003F02A8"/>
    <w:rsid w:val="003F1BE6"/>
    <w:rsid w:val="003F43EE"/>
    <w:rsid w:val="003F6745"/>
    <w:rsid w:val="0040077E"/>
    <w:rsid w:val="00401523"/>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1CE1"/>
    <w:rsid w:val="00433A54"/>
    <w:rsid w:val="00434B09"/>
    <w:rsid w:val="00437D8C"/>
    <w:rsid w:val="00440DD3"/>
    <w:rsid w:val="00441ECF"/>
    <w:rsid w:val="00442082"/>
    <w:rsid w:val="00442762"/>
    <w:rsid w:val="004441CB"/>
    <w:rsid w:val="00446130"/>
    <w:rsid w:val="00453EB0"/>
    <w:rsid w:val="0045453C"/>
    <w:rsid w:val="00454F20"/>
    <w:rsid w:val="004552AE"/>
    <w:rsid w:val="00457F44"/>
    <w:rsid w:val="00457F8B"/>
    <w:rsid w:val="004611F8"/>
    <w:rsid w:val="00462EB2"/>
    <w:rsid w:val="0046389A"/>
    <w:rsid w:val="004649EE"/>
    <w:rsid w:val="004653C9"/>
    <w:rsid w:val="00466BA3"/>
    <w:rsid w:val="004710F2"/>
    <w:rsid w:val="004775F3"/>
    <w:rsid w:val="00483759"/>
    <w:rsid w:val="00485E48"/>
    <w:rsid w:val="004866C6"/>
    <w:rsid w:val="00487216"/>
    <w:rsid w:val="004906FD"/>
    <w:rsid w:val="004920AA"/>
    <w:rsid w:val="00492D00"/>
    <w:rsid w:val="00492D4F"/>
    <w:rsid w:val="00494A7A"/>
    <w:rsid w:val="00495676"/>
    <w:rsid w:val="004A09C7"/>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601A0"/>
    <w:rsid w:val="00560638"/>
    <w:rsid w:val="00572E22"/>
    <w:rsid w:val="00573F8F"/>
    <w:rsid w:val="005742E7"/>
    <w:rsid w:val="00574FF2"/>
    <w:rsid w:val="005755C2"/>
    <w:rsid w:val="00576346"/>
    <w:rsid w:val="005802C6"/>
    <w:rsid w:val="00581431"/>
    <w:rsid w:val="005831AD"/>
    <w:rsid w:val="0058496A"/>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4ED4"/>
    <w:rsid w:val="005B6345"/>
    <w:rsid w:val="005B6DBB"/>
    <w:rsid w:val="005B7538"/>
    <w:rsid w:val="005B76ED"/>
    <w:rsid w:val="005B7B1F"/>
    <w:rsid w:val="005C2109"/>
    <w:rsid w:val="005C248B"/>
    <w:rsid w:val="005C71AB"/>
    <w:rsid w:val="005C7A5C"/>
    <w:rsid w:val="005C7D6B"/>
    <w:rsid w:val="005D0883"/>
    <w:rsid w:val="005D2A76"/>
    <w:rsid w:val="005D4933"/>
    <w:rsid w:val="005D6EC7"/>
    <w:rsid w:val="005D74FA"/>
    <w:rsid w:val="005E1688"/>
    <w:rsid w:val="005E1C62"/>
    <w:rsid w:val="005E2C07"/>
    <w:rsid w:val="005E3D3D"/>
    <w:rsid w:val="005E4388"/>
    <w:rsid w:val="005E5DC5"/>
    <w:rsid w:val="005E6A88"/>
    <w:rsid w:val="005F106C"/>
    <w:rsid w:val="005F51E1"/>
    <w:rsid w:val="005F522C"/>
    <w:rsid w:val="005F526B"/>
    <w:rsid w:val="0060114E"/>
    <w:rsid w:val="0060155C"/>
    <w:rsid w:val="00601D0D"/>
    <w:rsid w:val="00603995"/>
    <w:rsid w:val="0060457E"/>
    <w:rsid w:val="00607CD4"/>
    <w:rsid w:val="0061089F"/>
    <w:rsid w:val="006115F5"/>
    <w:rsid w:val="006138AB"/>
    <w:rsid w:val="0061683D"/>
    <w:rsid w:val="00622EC8"/>
    <w:rsid w:val="00626469"/>
    <w:rsid w:val="00632B1C"/>
    <w:rsid w:val="00632B9B"/>
    <w:rsid w:val="00636532"/>
    <w:rsid w:val="006379EE"/>
    <w:rsid w:val="0064004C"/>
    <w:rsid w:val="00641345"/>
    <w:rsid w:val="006431C5"/>
    <w:rsid w:val="006437A3"/>
    <w:rsid w:val="006457E5"/>
    <w:rsid w:val="00645C00"/>
    <w:rsid w:val="00646B79"/>
    <w:rsid w:val="00647001"/>
    <w:rsid w:val="00650422"/>
    <w:rsid w:val="00652AE9"/>
    <w:rsid w:val="00652B6D"/>
    <w:rsid w:val="0065444A"/>
    <w:rsid w:val="0065462D"/>
    <w:rsid w:val="00655E6E"/>
    <w:rsid w:val="00657497"/>
    <w:rsid w:val="006619DD"/>
    <w:rsid w:val="00663FF8"/>
    <w:rsid w:val="00665E51"/>
    <w:rsid w:val="006667EB"/>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B7F86"/>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468D0"/>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1DA5"/>
    <w:rsid w:val="007A3B47"/>
    <w:rsid w:val="007A7F96"/>
    <w:rsid w:val="007B1F43"/>
    <w:rsid w:val="007B2CAB"/>
    <w:rsid w:val="007B2D26"/>
    <w:rsid w:val="007B2FFB"/>
    <w:rsid w:val="007B52E1"/>
    <w:rsid w:val="007B5EF3"/>
    <w:rsid w:val="007B65C1"/>
    <w:rsid w:val="007C016E"/>
    <w:rsid w:val="007C43C2"/>
    <w:rsid w:val="007C53ED"/>
    <w:rsid w:val="007C5FBE"/>
    <w:rsid w:val="007C68EB"/>
    <w:rsid w:val="007C70C1"/>
    <w:rsid w:val="007C739B"/>
    <w:rsid w:val="007D3761"/>
    <w:rsid w:val="007D44AA"/>
    <w:rsid w:val="007E09CB"/>
    <w:rsid w:val="007E1F02"/>
    <w:rsid w:val="007E1F9B"/>
    <w:rsid w:val="007E3161"/>
    <w:rsid w:val="007E6484"/>
    <w:rsid w:val="007E6E78"/>
    <w:rsid w:val="007E7B2B"/>
    <w:rsid w:val="007F0E6A"/>
    <w:rsid w:val="007F1165"/>
    <w:rsid w:val="007F2C89"/>
    <w:rsid w:val="007F4F58"/>
    <w:rsid w:val="007F549E"/>
    <w:rsid w:val="007F6EAD"/>
    <w:rsid w:val="0080445E"/>
    <w:rsid w:val="00805915"/>
    <w:rsid w:val="008061DE"/>
    <w:rsid w:val="00807A92"/>
    <w:rsid w:val="0081071F"/>
    <w:rsid w:val="008142DF"/>
    <w:rsid w:val="0081675F"/>
    <w:rsid w:val="00820FA9"/>
    <w:rsid w:val="008227C8"/>
    <w:rsid w:val="00824B84"/>
    <w:rsid w:val="00827E15"/>
    <w:rsid w:val="0083141E"/>
    <w:rsid w:val="0083156F"/>
    <w:rsid w:val="00832707"/>
    <w:rsid w:val="00840366"/>
    <w:rsid w:val="008426DB"/>
    <w:rsid w:val="00844518"/>
    <w:rsid w:val="00845F31"/>
    <w:rsid w:val="0085042A"/>
    <w:rsid w:val="00850A60"/>
    <w:rsid w:val="0085145B"/>
    <w:rsid w:val="0085300F"/>
    <w:rsid w:val="0085451D"/>
    <w:rsid w:val="00855A00"/>
    <w:rsid w:val="00856EAD"/>
    <w:rsid w:val="0086085F"/>
    <w:rsid w:val="00863121"/>
    <w:rsid w:val="00864239"/>
    <w:rsid w:val="00865290"/>
    <w:rsid w:val="008719D4"/>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1670"/>
    <w:rsid w:val="008B38EC"/>
    <w:rsid w:val="008B4304"/>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43E8"/>
    <w:rsid w:val="008E5F70"/>
    <w:rsid w:val="008E761C"/>
    <w:rsid w:val="008E78F8"/>
    <w:rsid w:val="008F0AF6"/>
    <w:rsid w:val="008F195B"/>
    <w:rsid w:val="008F1A5E"/>
    <w:rsid w:val="008F1F6C"/>
    <w:rsid w:val="008F42FF"/>
    <w:rsid w:val="008F440D"/>
    <w:rsid w:val="008F7BA6"/>
    <w:rsid w:val="00902C94"/>
    <w:rsid w:val="00903DA3"/>
    <w:rsid w:val="00904D3A"/>
    <w:rsid w:val="00905448"/>
    <w:rsid w:val="00906537"/>
    <w:rsid w:val="00906E10"/>
    <w:rsid w:val="0091028C"/>
    <w:rsid w:val="00910358"/>
    <w:rsid w:val="00910502"/>
    <w:rsid w:val="009111D8"/>
    <w:rsid w:val="00911249"/>
    <w:rsid w:val="00915D3E"/>
    <w:rsid w:val="00917D1E"/>
    <w:rsid w:val="00921F3A"/>
    <w:rsid w:val="00922C01"/>
    <w:rsid w:val="0092478E"/>
    <w:rsid w:val="009247C0"/>
    <w:rsid w:val="0092632D"/>
    <w:rsid w:val="009330E8"/>
    <w:rsid w:val="00934902"/>
    <w:rsid w:val="00934BF4"/>
    <w:rsid w:val="009373CF"/>
    <w:rsid w:val="009409E3"/>
    <w:rsid w:val="00942C3F"/>
    <w:rsid w:val="009462DC"/>
    <w:rsid w:val="00952909"/>
    <w:rsid w:val="009560B4"/>
    <w:rsid w:val="0096022E"/>
    <w:rsid w:val="009640D8"/>
    <w:rsid w:val="0096459A"/>
    <w:rsid w:val="009648A3"/>
    <w:rsid w:val="00965A73"/>
    <w:rsid w:val="0096610A"/>
    <w:rsid w:val="0097252E"/>
    <w:rsid w:val="009773B8"/>
    <w:rsid w:val="00980543"/>
    <w:rsid w:val="00981592"/>
    <w:rsid w:val="00983BEB"/>
    <w:rsid w:val="00984031"/>
    <w:rsid w:val="00984476"/>
    <w:rsid w:val="0098602F"/>
    <w:rsid w:val="00987B4D"/>
    <w:rsid w:val="00991F20"/>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EBB"/>
    <w:rsid w:val="009C3522"/>
    <w:rsid w:val="009C3780"/>
    <w:rsid w:val="009C40D0"/>
    <w:rsid w:val="009C4786"/>
    <w:rsid w:val="009C620F"/>
    <w:rsid w:val="009C74DD"/>
    <w:rsid w:val="009C7CA0"/>
    <w:rsid w:val="009D0F3E"/>
    <w:rsid w:val="009D6189"/>
    <w:rsid w:val="009D7D75"/>
    <w:rsid w:val="009E1160"/>
    <w:rsid w:val="009E1345"/>
    <w:rsid w:val="009E183B"/>
    <w:rsid w:val="009E35AE"/>
    <w:rsid w:val="009E37D6"/>
    <w:rsid w:val="009E3A79"/>
    <w:rsid w:val="009E5806"/>
    <w:rsid w:val="009F0730"/>
    <w:rsid w:val="009F2BA3"/>
    <w:rsid w:val="009F34AB"/>
    <w:rsid w:val="009F4296"/>
    <w:rsid w:val="009F6698"/>
    <w:rsid w:val="009F6E99"/>
    <w:rsid w:val="009F7F00"/>
    <w:rsid w:val="00A017EB"/>
    <w:rsid w:val="00A031CE"/>
    <w:rsid w:val="00A05DE9"/>
    <w:rsid w:val="00A06906"/>
    <w:rsid w:val="00A107E6"/>
    <w:rsid w:val="00A10AB6"/>
    <w:rsid w:val="00A11930"/>
    <w:rsid w:val="00A17798"/>
    <w:rsid w:val="00A17E75"/>
    <w:rsid w:val="00A2049E"/>
    <w:rsid w:val="00A21559"/>
    <w:rsid w:val="00A224F0"/>
    <w:rsid w:val="00A23D6E"/>
    <w:rsid w:val="00A27331"/>
    <w:rsid w:val="00A3049B"/>
    <w:rsid w:val="00A319ED"/>
    <w:rsid w:val="00A355E6"/>
    <w:rsid w:val="00A357F8"/>
    <w:rsid w:val="00A35C67"/>
    <w:rsid w:val="00A3686A"/>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5BCB"/>
    <w:rsid w:val="00A77700"/>
    <w:rsid w:val="00A833DC"/>
    <w:rsid w:val="00A83A5C"/>
    <w:rsid w:val="00A857D8"/>
    <w:rsid w:val="00A867AF"/>
    <w:rsid w:val="00A9054E"/>
    <w:rsid w:val="00A90609"/>
    <w:rsid w:val="00A93BF7"/>
    <w:rsid w:val="00A9696B"/>
    <w:rsid w:val="00AA032E"/>
    <w:rsid w:val="00AA08FD"/>
    <w:rsid w:val="00AA1A89"/>
    <w:rsid w:val="00AA7C3F"/>
    <w:rsid w:val="00AB0C48"/>
    <w:rsid w:val="00AB0DE9"/>
    <w:rsid w:val="00AB1116"/>
    <w:rsid w:val="00AB3344"/>
    <w:rsid w:val="00AB4919"/>
    <w:rsid w:val="00AB4E1F"/>
    <w:rsid w:val="00AB543B"/>
    <w:rsid w:val="00AB5A9A"/>
    <w:rsid w:val="00AB5C1C"/>
    <w:rsid w:val="00AB62DB"/>
    <w:rsid w:val="00AB640C"/>
    <w:rsid w:val="00AC00D1"/>
    <w:rsid w:val="00AD00FC"/>
    <w:rsid w:val="00AD0F09"/>
    <w:rsid w:val="00AD204E"/>
    <w:rsid w:val="00AD3131"/>
    <w:rsid w:val="00AD75A5"/>
    <w:rsid w:val="00AE03EE"/>
    <w:rsid w:val="00AE2509"/>
    <w:rsid w:val="00AE3933"/>
    <w:rsid w:val="00AE4F9E"/>
    <w:rsid w:val="00AE7DC9"/>
    <w:rsid w:val="00AF0B74"/>
    <w:rsid w:val="00AF0E7A"/>
    <w:rsid w:val="00AF0EEB"/>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231E"/>
    <w:rsid w:val="00B63627"/>
    <w:rsid w:val="00B636B5"/>
    <w:rsid w:val="00B64FF2"/>
    <w:rsid w:val="00B70241"/>
    <w:rsid w:val="00B7332E"/>
    <w:rsid w:val="00B74ED0"/>
    <w:rsid w:val="00B77A88"/>
    <w:rsid w:val="00B84995"/>
    <w:rsid w:val="00B854CE"/>
    <w:rsid w:val="00B86A79"/>
    <w:rsid w:val="00B86D74"/>
    <w:rsid w:val="00B87C70"/>
    <w:rsid w:val="00B91664"/>
    <w:rsid w:val="00B941F6"/>
    <w:rsid w:val="00B9549F"/>
    <w:rsid w:val="00B9599B"/>
    <w:rsid w:val="00B9786C"/>
    <w:rsid w:val="00B97998"/>
    <w:rsid w:val="00BA1FBF"/>
    <w:rsid w:val="00BA20B9"/>
    <w:rsid w:val="00BA2EA0"/>
    <w:rsid w:val="00BA3465"/>
    <w:rsid w:val="00BA379E"/>
    <w:rsid w:val="00BA4B0C"/>
    <w:rsid w:val="00BA5830"/>
    <w:rsid w:val="00BA75F6"/>
    <w:rsid w:val="00BB3913"/>
    <w:rsid w:val="00BB3948"/>
    <w:rsid w:val="00BB3AD5"/>
    <w:rsid w:val="00BB6659"/>
    <w:rsid w:val="00BB77D3"/>
    <w:rsid w:val="00BC1F5E"/>
    <w:rsid w:val="00BC5A9B"/>
    <w:rsid w:val="00BC7E14"/>
    <w:rsid w:val="00BE0A54"/>
    <w:rsid w:val="00BE267C"/>
    <w:rsid w:val="00BE4C4A"/>
    <w:rsid w:val="00BE6539"/>
    <w:rsid w:val="00BF2B22"/>
    <w:rsid w:val="00BF35E7"/>
    <w:rsid w:val="00BF4ABD"/>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7CA"/>
    <w:rsid w:val="00C1711B"/>
    <w:rsid w:val="00C21E3D"/>
    <w:rsid w:val="00C22427"/>
    <w:rsid w:val="00C2242D"/>
    <w:rsid w:val="00C22E22"/>
    <w:rsid w:val="00C24B13"/>
    <w:rsid w:val="00C2671F"/>
    <w:rsid w:val="00C27C50"/>
    <w:rsid w:val="00C31730"/>
    <w:rsid w:val="00C358D4"/>
    <w:rsid w:val="00C37048"/>
    <w:rsid w:val="00C407A0"/>
    <w:rsid w:val="00C47382"/>
    <w:rsid w:val="00C515ED"/>
    <w:rsid w:val="00C5656A"/>
    <w:rsid w:val="00C61E5E"/>
    <w:rsid w:val="00C67275"/>
    <w:rsid w:val="00C67CF7"/>
    <w:rsid w:val="00C73794"/>
    <w:rsid w:val="00C738DA"/>
    <w:rsid w:val="00C746E1"/>
    <w:rsid w:val="00C80A55"/>
    <w:rsid w:val="00C813C2"/>
    <w:rsid w:val="00C821A8"/>
    <w:rsid w:val="00C82774"/>
    <w:rsid w:val="00C8556C"/>
    <w:rsid w:val="00C90DD0"/>
    <w:rsid w:val="00C943CE"/>
    <w:rsid w:val="00C953A9"/>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33761"/>
    <w:rsid w:val="00D3453B"/>
    <w:rsid w:val="00D35CDD"/>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2BE4"/>
    <w:rsid w:val="00D55234"/>
    <w:rsid w:val="00D5622D"/>
    <w:rsid w:val="00D623D4"/>
    <w:rsid w:val="00D67087"/>
    <w:rsid w:val="00D734DD"/>
    <w:rsid w:val="00D77162"/>
    <w:rsid w:val="00D80856"/>
    <w:rsid w:val="00D810A9"/>
    <w:rsid w:val="00D8226B"/>
    <w:rsid w:val="00D82615"/>
    <w:rsid w:val="00D84230"/>
    <w:rsid w:val="00D84307"/>
    <w:rsid w:val="00D872A1"/>
    <w:rsid w:val="00D936AA"/>
    <w:rsid w:val="00D936DD"/>
    <w:rsid w:val="00D95AEF"/>
    <w:rsid w:val="00D970E3"/>
    <w:rsid w:val="00DA1B81"/>
    <w:rsid w:val="00DA1D8F"/>
    <w:rsid w:val="00DA2563"/>
    <w:rsid w:val="00DA29E3"/>
    <w:rsid w:val="00DA2DE4"/>
    <w:rsid w:val="00DA4388"/>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134"/>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2F0"/>
    <w:rsid w:val="00E14B61"/>
    <w:rsid w:val="00E25769"/>
    <w:rsid w:val="00E25835"/>
    <w:rsid w:val="00E30022"/>
    <w:rsid w:val="00E31C20"/>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0B9F"/>
    <w:rsid w:val="00E92284"/>
    <w:rsid w:val="00E926F9"/>
    <w:rsid w:val="00E9286D"/>
    <w:rsid w:val="00E9522E"/>
    <w:rsid w:val="00EA51E6"/>
    <w:rsid w:val="00EB32A8"/>
    <w:rsid w:val="00EB406A"/>
    <w:rsid w:val="00EB5A28"/>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4842"/>
    <w:rsid w:val="00F479D7"/>
    <w:rsid w:val="00F516BF"/>
    <w:rsid w:val="00F5246D"/>
    <w:rsid w:val="00F5247A"/>
    <w:rsid w:val="00F54166"/>
    <w:rsid w:val="00F54F8D"/>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1F4F"/>
    <w:rsid w:val="00F92943"/>
    <w:rsid w:val="00F92C47"/>
    <w:rsid w:val="00F97EFF"/>
    <w:rsid w:val="00FA2DF6"/>
    <w:rsid w:val="00FA417C"/>
    <w:rsid w:val="00FA4F89"/>
    <w:rsid w:val="00FA5CE4"/>
    <w:rsid w:val="00FA61D6"/>
    <w:rsid w:val="00FA647C"/>
    <w:rsid w:val="00FA723E"/>
    <w:rsid w:val="00FB02A8"/>
    <w:rsid w:val="00FB19A4"/>
    <w:rsid w:val="00FB2017"/>
    <w:rsid w:val="00FB2ED1"/>
    <w:rsid w:val="00FB657B"/>
    <w:rsid w:val="00FB77F6"/>
    <w:rsid w:val="00FC064C"/>
    <w:rsid w:val="00FC266D"/>
    <w:rsid w:val="00FC2D9D"/>
    <w:rsid w:val="00FC2F51"/>
    <w:rsid w:val="00FC4D48"/>
    <w:rsid w:val="00FC54B0"/>
    <w:rsid w:val="00FC5720"/>
    <w:rsid w:val="00FD047C"/>
    <w:rsid w:val="00FD04B2"/>
    <w:rsid w:val="00FD0941"/>
    <w:rsid w:val="00FD1FCD"/>
    <w:rsid w:val="00FD3D5D"/>
    <w:rsid w:val="00FE1191"/>
    <w:rsid w:val="00FE30CC"/>
    <w:rsid w:val="00FE31A2"/>
    <w:rsid w:val="00FE41C3"/>
    <w:rsid w:val="00FE464A"/>
    <w:rsid w:val="00FE6BFF"/>
    <w:rsid w:val="00FE75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893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47" Type="http://schemas.microsoft.com/office/2011/relationships/people" Target="people.xml"/><Relationship Id="rId48" Type="http://schemas.microsoft.com/office/2011/relationships/commentsExtended" Target="commentsExtended.xml"/><Relationship Id="rId20" Type="http://schemas.openxmlformats.org/officeDocument/2006/relationships/hyperlink" Target="http://www.treesearch.fs.fed.us/" TargetMode="External"/><Relationship Id="rId21"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4" Type="http://schemas.openxmlformats.org/officeDocument/2006/relationships/hyperlink" Target="http://www.treesearch.fs.fed.us/" TargetMode="External"/><Relationship Id="rId25" Type="http://schemas.openxmlformats.org/officeDocument/2006/relationships/image" Target="media/image1.emf"/><Relationship Id="rId26" Type="http://schemas.openxmlformats.org/officeDocument/2006/relationships/image" Target="media/image2.emf"/><Relationship Id="rId27" Type="http://schemas.openxmlformats.org/officeDocument/2006/relationships/image" Target="media/image3.emf"/><Relationship Id="rId28" Type="http://schemas.openxmlformats.org/officeDocument/2006/relationships/image" Target="media/image4.emf"/><Relationship Id="rId29" Type="http://schemas.openxmlformats.org/officeDocument/2006/relationships/image" Target="media/image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6.emf"/><Relationship Id="rId31" Type="http://schemas.openxmlformats.org/officeDocument/2006/relationships/image" Target="media/image7.emf"/><Relationship Id="rId32" Type="http://schemas.openxmlformats.org/officeDocument/2006/relationships/image" Target="media/image8.jpeg"/><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9.emf"/><Relationship Id="rId34" Type="http://schemas.openxmlformats.org/officeDocument/2006/relationships/image" Target="media/image10.emf"/><Relationship Id="rId35" Type="http://schemas.openxmlformats.org/officeDocument/2006/relationships/image" Target="media/image11.emf"/><Relationship Id="rId36" Type="http://schemas.openxmlformats.org/officeDocument/2006/relationships/image" Target="media/image12.png"/><Relationship Id="rId10" Type="http://schemas.openxmlformats.org/officeDocument/2006/relationships/hyperlink" Target="http://www.esf.edu/quest" TargetMode="External"/><Relationship Id="rId11" Type="http://schemas.openxmlformats.org/officeDocument/2006/relationships/hyperlink" Target="http://public.ornl.gov/ameriflux/" TargetMode="External"/><Relationship Id="rId12" Type="http://schemas.openxmlformats.org/officeDocument/2006/relationships/hyperlink" Target="http://www.esf.edu/quest/" TargetMode="External"/><Relationship Id="rId13" Type="http://schemas.openxmlformats.org/officeDocument/2006/relationships/hyperlink" Target="http://www.treesearch.fs.fed.us/" TargetMode="External"/><Relationship Id="rId14" Type="http://schemas.openxmlformats.org/officeDocument/2006/relationships/hyperlink" Target="http://www.treesearch.fs.fed.us/" TargetMode="External"/><Relationship Id="rId15" Type="http://schemas.openxmlformats.org/officeDocument/2006/relationships/hyperlink" Target="http://www.treesearch.fs.fed.us/" TargetMode="External"/><Relationship Id="rId16" Type="http://schemas.openxmlformats.org/officeDocument/2006/relationships/hyperlink" Target="http://www.treesearch.fs.fed.us/" TargetMode="External"/><Relationship Id="rId17"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19" Type="http://schemas.openxmlformats.org/officeDocument/2006/relationships/hyperlink" Target="http://www.treesearch.fs.fed.us/" TargetMode="External"/><Relationship Id="rId37" Type="http://schemas.openxmlformats.org/officeDocument/2006/relationships/image" Target="media/image13.tiff"/><Relationship Id="rId38" Type="http://schemas.openxmlformats.org/officeDocument/2006/relationships/image" Target="media/image14.tiff"/><Relationship Id="rId39" Type="http://schemas.openxmlformats.org/officeDocument/2006/relationships/image" Target="media/image15.emf"/><Relationship Id="rId40" Type="http://schemas.openxmlformats.org/officeDocument/2006/relationships/image" Target="media/image16.png"/><Relationship Id="rId41" Type="http://schemas.openxmlformats.org/officeDocument/2006/relationships/image" Target="media/image17.emf"/><Relationship Id="rId42" Type="http://schemas.openxmlformats.org/officeDocument/2006/relationships/hyperlink" Target="http://www.ecoshift.net/brook/brook90.htm" TargetMode="External"/><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776CF2F-C2B1-9B4C-8B2A-E519188C6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0</Pages>
  <Words>42436</Words>
  <Characters>241890</Characters>
  <Application>Microsoft Macintosh Word</Application>
  <DocSecurity>0</DocSecurity>
  <Lines>2015</Lines>
  <Paragraphs>5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3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Kevin McGuire</cp:lastModifiedBy>
  <cp:revision>9</cp:revision>
  <cp:lastPrinted>2016-01-13T20:59:00Z</cp:lastPrinted>
  <dcterms:created xsi:type="dcterms:W3CDTF">2016-02-09T13:12:00Z</dcterms:created>
  <dcterms:modified xsi:type="dcterms:W3CDTF">2016-02-12T02:13:00Z</dcterms:modified>
</cp:coreProperties>
</file>